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E75CEB" w14:textId="77777777" w:rsidR="00F919E3" w:rsidRDefault="00F919E3" w:rsidP="00F919E3">
      <w:pPr>
        <w:jc w:val="center"/>
        <w:rPr>
          <w:sz w:val="24"/>
        </w:rPr>
      </w:pPr>
    </w:p>
    <w:p w14:paraId="08E46DA1" w14:textId="77777777" w:rsidR="00F919E3" w:rsidRDefault="00F919E3" w:rsidP="00F919E3">
      <w:pPr>
        <w:jc w:val="center"/>
        <w:rPr>
          <w:sz w:val="24"/>
        </w:rPr>
      </w:pPr>
    </w:p>
    <w:p w14:paraId="11F6B37C" w14:textId="77777777" w:rsidR="00F82745" w:rsidRPr="00A46E5B" w:rsidRDefault="00F82745" w:rsidP="00F82745">
      <w:pPr>
        <w:jc w:val="center"/>
        <w:rPr>
          <w:b/>
          <w:bCs/>
          <w:sz w:val="24"/>
        </w:rPr>
      </w:pPr>
    </w:p>
    <w:p w14:paraId="40504508" w14:textId="77777777" w:rsidR="00F82745" w:rsidRPr="00F82745" w:rsidRDefault="00F82745" w:rsidP="00F82745">
      <w:pPr>
        <w:keepNext/>
        <w:keepLines/>
        <w:jc w:val="center"/>
        <w:outlineLvl w:val="6"/>
        <w:rPr>
          <w:rFonts w:ascii="Calibri Light" w:hAnsi="Calibri Light"/>
          <w:i/>
          <w:iCs/>
          <w:color w:val="404040"/>
          <w:sz w:val="28"/>
          <w:szCs w:val="28"/>
        </w:rPr>
      </w:pPr>
      <w:r w:rsidRPr="00F82745">
        <w:rPr>
          <w:b/>
          <w:i/>
          <w:iCs/>
          <w:color w:val="404040"/>
          <w:sz w:val="28"/>
          <w:szCs w:val="28"/>
        </w:rPr>
        <w:t xml:space="preserve">SUPPORTING STATEMENT:  </w:t>
      </w:r>
      <w:r w:rsidRPr="00F82745">
        <w:rPr>
          <w:rFonts w:ascii="Calibri Light" w:hAnsi="Calibri Light"/>
          <w:i/>
          <w:iCs/>
          <w:color w:val="404040"/>
          <w:sz w:val="28"/>
          <w:szCs w:val="28"/>
        </w:rPr>
        <w:t>PART B</w:t>
      </w:r>
    </w:p>
    <w:p w14:paraId="62752B75" w14:textId="77777777" w:rsidR="00F82745" w:rsidRDefault="00F82745" w:rsidP="00F82745">
      <w:pPr>
        <w:jc w:val="center"/>
        <w:rPr>
          <w:b/>
          <w:bCs/>
          <w:sz w:val="24"/>
        </w:rPr>
      </w:pPr>
    </w:p>
    <w:p w14:paraId="57570503" w14:textId="77777777" w:rsidR="0071681A" w:rsidRDefault="0071681A" w:rsidP="00F82745">
      <w:pPr>
        <w:jc w:val="center"/>
        <w:rPr>
          <w:b/>
          <w:bCs/>
          <w:sz w:val="24"/>
        </w:rPr>
      </w:pPr>
    </w:p>
    <w:p w14:paraId="4068159D" w14:textId="77777777" w:rsidR="0071681A" w:rsidRPr="00A46E5B" w:rsidRDefault="0071681A" w:rsidP="00F82745">
      <w:pPr>
        <w:jc w:val="center"/>
        <w:rPr>
          <w:b/>
          <w:bCs/>
          <w:sz w:val="24"/>
        </w:rPr>
      </w:pPr>
    </w:p>
    <w:p w14:paraId="5B959CD4" w14:textId="77777777" w:rsidR="00311DC7" w:rsidRPr="00691454" w:rsidRDefault="00311DC7" w:rsidP="00311DC7">
      <w:pPr>
        <w:jc w:val="center"/>
        <w:rPr>
          <w:b/>
        </w:rPr>
      </w:pPr>
    </w:p>
    <w:p w14:paraId="15AE5D71" w14:textId="77777777" w:rsidR="00311DC7" w:rsidRPr="00691454" w:rsidRDefault="00311DC7" w:rsidP="00311DC7">
      <w:pPr>
        <w:jc w:val="center"/>
      </w:pPr>
    </w:p>
    <w:p w14:paraId="5D436528" w14:textId="29986B3E" w:rsidR="00311DC7" w:rsidRDefault="0071681A" w:rsidP="00311DC7">
      <w:pPr>
        <w:jc w:val="center"/>
        <w:rPr>
          <w:b/>
        </w:rPr>
      </w:pPr>
      <w:r>
        <w:rPr>
          <w:b/>
        </w:rPr>
        <w:t>February 10, 2016</w:t>
      </w:r>
    </w:p>
    <w:p w14:paraId="082FA792" w14:textId="77777777" w:rsidR="0071681A" w:rsidRDefault="0071681A" w:rsidP="00311DC7">
      <w:pPr>
        <w:jc w:val="center"/>
        <w:rPr>
          <w:b/>
        </w:rPr>
      </w:pPr>
    </w:p>
    <w:p w14:paraId="273C4882" w14:textId="77777777" w:rsidR="0071681A" w:rsidRDefault="0071681A" w:rsidP="00311DC7">
      <w:pPr>
        <w:jc w:val="center"/>
        <w:rPr>
          <w:b/>
        </w:rPr>
      </w:pPr>
    </w:p>
    <w:p w14:paraId="4EB66D1B" w14:textId="77777777" w:rsidR="0071681A" w:rsidRDefault="0071681A" w:rsidP="00311DC7">
      <w:pPr>
        <w:jc w:val="center"/>
        <w:rPr>
          <w:b/>
        </w:rPr>
      </w:pPr>
    </w:p>
    <w:p w14:paraId="47848265" w14:textId="77777777" w:rsidR="0071681A" w:rsidRDefault="0071681A" w:rsidP="00311DC7">
      <w:pPr>
        <w:jc w:val="center"/>
        <w:rPr>
          <w:b/>
        </w:rPr>
      </w:pPr>
    </w:p>
    <w:p w14:paraId="418B3183" w14:textId="77777777" w:rsidR="0071681A" w:rsidRDefault="0071681A" w:rsidP="00311DC7">
      <w:pPr>
        <w:jc w:val="center"/>
        <w:rPr>
          <w:b/>
        </w:rPr>
      </w:pPr>
    </w:p>
    <w:p w14:paraId="13F739BF" w14:textId="77777777" w:rsidR="0071681A" w:rsidRDefault="0071681A" w:rsidP="00311DC7">
      <w:pPr>
        <w:jc w:val="center"/>
        <w:rPr>
          <w:b/>
        </w:rPr>
      </w:pPr>
    </w:p>
    <w:p w14:paraId="0E6F0EFC" w14:textId="77777777" w:rsidR="0071681A" w:rsidRDefault="0071681A" w:rsidP="00311DC7">
      <w:pPr>
        <w:jc w:val="center"/>
        <w:rPr>
          <w:b/>
        </w:rPr>
      </w:pPr>
    </w:p>
    <w:p w14:paraId="559E8EAC" w14:textId="77777777" w:rsidR="0071681A" w:rsidRDefault="0071681A" w:rsidP="00311DC7">
      <w:pPr>
        <w:jc w:val="center"/>
        <w:rPr>
          <w:b/>
        </w:rPr>
      </w:pPr>
    </w:p>
    <w:p w14:paraId="3ED42E02" w14:textId="77777777" w:rsidR="0071681A" w:rsidRDefault="0071681A" w:rsidP="00311DC7">
      <w:pPr>
        <w:jc w:val="center"/>
        <w:rPr>
          <w:b/>
        </w:rPr>
      </w:pPr>
    </w:p>
    <w:p w14:paraId="6CF5CE2D" w14:textId="77777777" w:rsidR="0071681A" w:rsidRPr="00691454" w:rsidRDefault="0071681A" w:rsidP="00311DC7">
      <w:pPr>
        <w:jc w:val="center"/>
        <w:rPr>
          <w:b/>
        </w:rPr>
      </w:pPr>
    </w:p>
    <w:p w14:paraId="7D8C96B4" w14:textId="77777777" w:rsidR="00F82745" w:rsidRPr="00691454" w:rsidRDefault="00F82745" w:rsidP="00F82745">
      <w:pPr>
        <w:jc w:val="center"/>
      </w:pPr>
    </w:p>
    <w:p w14:paraId="157E7C2B" w14:textId="000F6857" w:rsidR="00F82745" w:rsidRDefault="00882EC8" w:rsidP="00F82745">
      <w:pPr>
        <w:jc w:val="center"/>
        <w:rPr>
          <w:b/>
          <w:bCs/>
          <w:sz w:val="24"/>
        </w:rPr>
      </w:pPr>
      <w:r>
        <w:rPr>
          <w:b/>
          <w:bCs/>
          <w:sz w:val="24"/>
        </w:rPr>
        <w:t xml:space="preserve">State </w:t>
      </w:r>
      <w:r w:rsidR="00F82745">
        <w:rPr>
          <w:b/>
          <w:bCs/>
          <w:sz w:val="24"/>
        </w:rPr>
        <w:t>Unintentional Drug Overdose Reporting System (</w:t>
      </w:r>
      <w:r>
        <w:rPr>
          <w:b/>
          <w:bCs/>
          <w:sz w:val="24"/>
        </w:rPr>
        <w:t>SUDORS</w:t>
      </w:r>
      <w:r w:rsidR="00F82745">
        <w:rPr>
          <w:b/>
          <w:bCs/>
          <w:sz w:val="24"/>
        </w:rPr>
        <w:t>)</w:t>
      </w:r>
    </w:p>
    <w:p w14:paraId="306E2C01" w14:textId="77777777" w:rsidR="00F82745" w:rsidRPr="00691454" w:rsidRDefault="00F82745" w:rsidP="00F82745">
      <w:pPr>
        <w:jc w:val="center"/>
      </w:pPr>
    </w:p>
    <w:p w14:paraId="7176FCAF" w14:textId="77777777" w:rsidR="00F82745" w:rsidRDefault="00F82745" w:rsidP="00F82745">
      <w:pPr>
        <w:jc w:val="center"/>
        <w:rPr>
          <w:szCs w:val="20"/>
        </w:rPr>
      </w:pPr>
    </w:p>
    <w:p w14:paraId="31B72361" w14:textId="77777777" w:rsidR="00AA3E67" w:rsidRDefault="00AA3E67" w:rsidP="00F82745">
      <w:pPr>
        <w:jc w:val="center"/>
        <w:rPr>
          <w:szCs w:val="20"/>
        </w:rPr>
      </w:pPr>
    </w:p>
    <w:p w14:paraId="59D50DA3" w14:textId="77777777" w:rsidR="00AA3E67" w:rsidRDefault="00AA3E67" w:rsidP="00F82745">
      <w:pPr>
        <w:jc w:val="center"/>
        <w:rPr>
          <w:szCs w:val="20"/>
        </w:rPr>
      </w:pPr>
    </w:p>
    <w:p w14:paraId="5D791867" w14:textId="77777777" w:rsidR="00AA3E67" w:rsidRDefault="00AA3E67" w:rsidP="00F82745">
      <w:pPr>
        <w:jc w:val="center"/>
        <w:rPr>
          <w:szCs w:val="20"/>
        </w:rPr>
      </w:pPr>
    </w:p>
    <w:p w14:paraId="09AA20BB" w14:textId="77777777" w:rsidR="00AA3E67" w:rsidRDefault="00AA3E67" w:rsidP="00F82745">
      <w:pPr>
        <w:jc w:val="center"/>
        <w:rPr>
          <w:szCs w:val="20"/>
        </w:rPr>
      </w:pPr>
    </w:p>
    <w:p w14:paraId="5EB65C54" w14:textId="77777777" w:rsidR="00AA3E67" w:rsidRDefault="00AA3E67" w:rsidP="00F82745">
      <w:pPr>
        <w:jc w:val="center"/>
        <w:rPr>
          <w:szCs w:val="20"/>
        </w:rPr>
      </w:pPr>
    </w:p>
    <w:p w14:paraId="1500FDC7" w14:textId="77777777" w:rsidR="00AA3E67" w:rsidRDefault="00AA3E67" w:rsidP="00F82745">
      <w:pPr>
        <w:jc w:val="center"/>
        <w:rPr>
          <w:szCs w:val="20"/>
        </w:rPr>
      </w:pPr>
    </w:p>
    <w:p w14:paraId="6214670D" w14:textId="77777777" w:rsidR="00AA3E67" w:rsidRDefault="00AA3E67" w:rsidP="00F82745">
      <w:pPr>
        <w:jc w:val="center"/>
        <w:rPr>
          <w:szCs w:val="20"/>
        </w:rPr>
      </w:pPr>
    </w:p>
    <w:p w14:paraId="43C23A8F" w14:textId="77777777" w:rsidR="00AA3E67" w:rsidRDefault="00AA3E67" w:rsidP="00F82745">
      <w:pPr>
        <w:jc w:val="center"/>
        <w:rPr>
          <w:szCs w:val="20"/>
        </w:rPr>
      </w:pPr>
    </w:p>
    <w:p w14:paraId="0D4D5BD1" w14:textId="77777777" w:rsidR="00AA3E67" w:rsidRPr="00F82745" w:rsidRDefault="00AA3E67" w:rsidP="00F82745">
      <w:pPr>
        <w:jc w:val="center"/>
        <w:rPr>
          <w:szCs w:val="20"/>
        </w:rPr>
      </w:pPr>
    </w:p>
    <w:p w14:paraId="7CC8B2E4" w14:textId="77777777" w:rsidR="00F82745" w:rsidRPr="00F82745" w:rsidRDefault="00F82745" w:rsidP="00F82745">
      <w:pPr>
        <w:jc w:val="center"/>
        <w:rPr>
          <w:szCs w:val="20"/>
        </w:rPr>
      </w:pPr>
    </w:p>
    <w:p w14:paraId="3A83D5A1" w14:textId="77777777" w:rsidR="00F82745" w:rsidRPr="00F82745" w:rsidRDefault="00F82745" w:rsidP="00F82745">
      <w:pPr>
        <w:jc w:val="center"/>
        <w:rPr>
          <w:szCs w:val="20"/>
        </w:rPr>
      </w:pPr>
      <w:r w:rsidRPr="00F82745">
        <w:rPr>
          <w:szCs w:val="20"/>
        </w:rPr>
        <w:t>Point of Contact:</w:t>
      </w:r>
    </w:p>
    <w:p w14:paraId="6EA7649E" w14:textId="77777777" w:rsidR="00F82745" w:rsidRPr="00F82745" w:rsidRDefault="00F82745" w:rsidP="00F82745">
      <w:pPr>
        <w:jc w:val="center"/>
        <w:rPr>
          <w:b/>
          <w:bCs/>
          <w:szCs w:val="20"/>
        </w:rPr>
      </w:pPr>
      <w:r w:rsidRPr="00F82745">
        <w:rPr>
          <w:szCs w:val="20"/>
        </w:rPr>
        <w:t>R. Matt Gladden</w:t>
      </w:r>
    </w:p>
    <w:p w14:paraId="26CBE727" w14:textId="77777777" w:rsidR="00F82745" w:rsidRPr="00F82745" w:rsidRDefault="00F82745" w:rsidP="00F82745">
      <w:pPr>
        <w:jc w:val="center"/>
        <w:rPr>
          <w:szCs w:val="20"/>
        </w:rPr>
      </w:pPr>
    </w:p>
    <w:p w14:paraId="776F906A" w14:textId="77777777" w:rsidR="00F82745" w:rsidRPr="00F82745" w:rsidRDefault="00F82745" w:rsidP="00F82745">
      <w:pPr>
        <w:jc w:val="center"/>
        <w:rPr>
          <w:szCs w:val="20"/>
        </w:rPr>
      </w:pPr>
      <w:r w:rsidRPr="00F82745">
        <w:rPr>
          <w:szCs w:val="20"/>
        </w:rPr>
        <w:t>Contact Information:</w:t>
      </w:r>
    </w:p>
    <w:p w14:paraId="0E043D21" w14:textId="77777777" w:rsidR="00F82745" w:rsidRPr="00F82745" w:rsidRDefault="00F82745" w:rsidP="00F82745">
      <w:pPr>
        <w:pStyle w:val="E-mailSignature"/>
        <w:jc w:val="center"/>
        <w:rPr>
          <w:noProof/>
          <w:sz w:val="20"/>
          <w:szCs w:val="20"/>
        </w:rPr>
      </w:pPr>
      <w:bookmarkStart w:id="0" w:name="_MailAutoSig"/>
      <w:r w:rsidRPr="00F82745">
        <w:rPr>
          <w:noProof/>
          <w:sz w:val="20"/>
          <w:szCs w:val="20"/>
        </w:rPr>
        <w:t>Centers for Disease Control and Prevention</w:t>
      </w:r>
    </w:p>
    <w:p w14:paraId="53A9CFF6" w14:textId="77777777" w:rsidR="00F82745" w:rsidRPr="00F82745" w:rsidRDefault="00F82745" w:rsidP="00F82745">
      <w:pPr>
        <w:pStyle w:val="E-mailSignature"/>
        <w:jc w:val="center"/>
        <w:rPr>
          <w:noProof/>
          <w:sz w:val="20"/>
          <w:szCs w:val="20"/>
        </w:rPr>
      </w:pPr>
      <w:r w:rsidRPr="00F82745">
        <w:rPr>
          <w:noProof/>
          <w:sz w:val="20"/>
          <w:szCs w:val="20"/>
        </w:rPr>
        <w:t>National Center for Injury Prevention and Control</w:t>
      </w:r>
    </w:p>
    <w:p w14:paraId="349BFA51" w14:textId="77777777" w:rsidR="00F82745" w:rsidRPr="00F82745" w:rsidRDefault="00F82745" w:rsidP="00F82745">
      <w:pPr>
        <w:pStyle w:val="E-mailSignature"/>
        <w:jc w:val="center"/>
        <w:rPr>
          <w:noProof/>
          <w:sz w:val="20"/>
          <w:szCs w:val="20"/>
        </w:rPr>
      </w:pPr>
      <w:r w:rsidRPr="00F82745">
        <w:rPr>
          <w:noProof/>
          <w:sz w:val="20"/>
          <w:szCs w:val="20"/>
        </w:rPr>
        <w:t>4770 Buford Highway NE  MS F-64</w:t>
      </w:r>
    </w:p>
    <w:p w14:paraId="5EDEC91E" w14:textId="77777777" w:rsidR="00F82745" w:rsidRPr="00F82745" w:rsidRDefault="00F82745" w:rsidP="00F82745">
      <w:pPr>
        <w:pStyle w:val="E-mailSignature"/>
        <w:jc w:val="center"/>
        <w:rPr>
          <w:noProof/>
          <w:sz w:val="20"/>
          <w:szCs w:val="20"/>
        </w:rPr>
      </w:pPr>
      <w:r w:rsidRPr="00F82745">
        <w:rPr>
          <w:noProof/>
          <w:sz w:val="20"/>
          <w:szCs w:val="20"/>
        </w:rPr>
        <w:t>Atlanta, GA 30341-3724</w:t>
      </w:r>
    </w:p>
    <w:p w14:paraId="23D67FFB" w14:textId="77777777" w:rsidR="00F82745" w:rsidRPr="00F82745" w:rsidRDefault="00F82745" w:rsidP="00F82745">
      <w:pPr>
        <w:jc w:val="center"/>
        <w:rPr>
          <w:szCs w:val="20"/>
        </w:rPr>
      </w:pPr>
      <w:r w:rsidRPr="00F82745">
        <w:rPr>
          <w:noProof/>
          <w:szCs w:val="20"/>
        </w:rPr>
        <w:t xml:space="preserve">phone: </w:t>
      </w:r>
      <w:r w:rsidRPr="00F82745">
        <w:rPr>
          <w:szCs w:val="20"/>
        </w:rPr>
        <w:t>770-488-4276</w:t>
      </w:r>
    </w:p>
    <w:p w14:paraId="76F8923A" w14:textId="77777777" w:rsidR="00F82745" w:rsidRPr="009F78E2" w:rsidRDefault="00F82745" w:rsidP="00F82745">
      <w:pPr>
        <w:pStyle w:val="E-mailSignature"/>
        <w:jc w:val="center"/>
        <w:rPr>
          <w:noProof/>
          <w:sz w:val="20"/>
          <w:szCs w:val="20"/>
        </w:rPr>
      </w:pPr>
      <w:r w:rsidRPr="009F78E2">
        <w:rPr>
          <w:noProof/>
          <w:sz w:val="20"/>
          <w:szCs w:val="20"/>
        </w:rPr>
        <w:t>fax:</w:t>
      </w:r>
      <w:r w:rsidR="009F78E2" w:rsidRPr="009F78E2">
        <w:rPr>
          <w:noProof/>
          <w:sz w:val="20"/>
          <w:szCs w:val="20"/>
        </w:rPr>
        <w:t xml:space="preserve"> 770-488-1360</w:t>
      </w:r>
    </w:p>
    <w:p w14:paraId="390EB74D" w14:textId="77777777" w:rsidR="00F82745" w:rsidRPr="00F82745" w:rsidRDefault="00F82745" w:rsidP="00F82745">
      <w:pPr>
        <w:pStyle w:val="E-mailSignature"/>
        <w:jc w:val="center"/>
        <w:rPr>
          <w:noProof/>
          <w:sz w:val="20"/>
          <w:szCs w:val="20"/>
        </w:rPr>
      </w:pPr>
      <w:r w:rsidRPr="00F82745">
        <w:rPr>
          <w:noProof/>
          <w:sz w:val="20"/>
          <w:szCs w:val="20"/>
        </w:rPr>
        <w:t>email:</w:t>
      </w:r>
      <w:r w:rsidRPr="00F82745">
        <w:rPr>
          <w:sz w:val="20"/>
          <w:szCs w:val="20"/>
        </w:rPr>
        <w:t xml:space="preserve"> </w:t>
      </w:r>
      <w:r w:rsidRPr="00F82745">
        <w:rPr>
          <w:noProof/>
          <w:sz w:val="20"/>
          <w:szCs w:val="20"/>
        </w:rPr>
        <w:t>gkv7@cdc.gov</w:t>
      </w:r>
    </w:p>
    <w:bookmarkEnd w:id="0"/>
    <w:p w14:paraId="049AE51C" w14:textId="77777777" w:rsidR="00F82745" w:rsidRPr="00A46E5B" w:rsidRDefault="00F82745" w:rsidP="00F82745">
      <w:pPr>
        <w:rPr>
          <w:b/>
          <w:bCs/>
          <w:sz w:val="24"/>
        </w:rPr>
      </w:pPr>
      <w:r w:rsidRPr="00A46E5B">
        <w:rPr>
          <w:b/>
          <w:bCs/>
          <w:sz w:val="24"/>
        </w:rPr>
        <w:br w:type="page"/>
      </w:r>
      <w:r w:rsidRPr="00A46E5B">
        <w:rPr>
          <w:b/>
          <w:bCs/>
          <w:sz w:val="24"/>
        </w:rPr>
        <w:lastRenderedPageBreak/>
        <w:t xml:space="preserve">B. COLLECTIONS OF INFORMATION EMPLOYING STATISTICAL METHODS </w:t>
      </w:r>
    </w:p>
    <w:p w14:paraId="4554185F" w14:textId="77777777" w:rsidR="00F82745" w:rsidRPr="00A46E5B" w:rsidRDefault="00F82745" w:rsidP="00F82745">
      <w:pPr>
        <w:rPr>
          <w:b/>
          <w:bCs/>
          <w:sz w:val="24"/>
        </w:rPr>
      </w:pPr>
    </w:p>
    <w:p w14:paraId="4637CD01" w14:textId="77777777" w:rsidR="00F82745" w:rsidRPr="00513F29" w:rsidRDefault="00F82745" w:rsidP="00F82745">
      <w:pPr>
        <w:outlineLvl w:val="1"/>
        <w:rPr>
          <w:bCs/>
          <w:color w:val="FF0000"/>
          <w:sz w:val="24"/>
        </w:rPr>
      </w:pPr>
      <w:r w:rsidRPr="00513F29">
        <w:rPr>
          <w:bCs/>
          <w:sz w:val="24"/>
        </w:rPr>
        <w:t xml:space="preserve">B.1. </w:t>
      </w:r>
      <w:r w:rsidRPr="00513F29">
        <w:rPr>
          <w:bCs/>
          <w:sz w:val="24"/>
        </w:rPr>
        <w:tab/>
        <w:t>Respondent Universe and Sampling Methods</w:t>
      </w:r>
      <w:r w:rsidRPr="00513F29">
        <w:rPr>
          <w:bCs/>
          <w:color w:val="FF0000"/>
          <w:sz w:val="24"/>
        </w:rPr>
        <w:t xml:space="preserve"> </w:t>
      </w:r>
    </w:p>
    <w:p w14:paraId="65C066B1" w14:textId="77777777" w:rsidR="00F82745" w:rsidRPr="00513F29" w:rsidRDefault="00F82745" w:rsidP="00F82745">
      <w:pPr>
        <w:spacing w:after="120"/>
        <w:ind w:firstLine="360"/>
        <w:rPr>
          <w:rFonts w:eastAsia="SimSun"/>
          <w:sz w:val="24"/>
        </w:rPr>
      </w:pPr>
    </w:p>
    <w:p w14:paraId="21309182" w14:textId="77777777" w:rsidR="00F82745" w:rsidRPr="00513F29" w:rsidRDefault="00F82745" w:rsidP="00F82745">
      <w:pPr>
        <w:outlineLvl w:val="1"/>
        <w:rPr>
          <w:bCs/>
          <w:color w:val="FF0000"/>
          <w:sz w:val="24"/>
        </w:rPr>
      </w:pPr>
      <w:r w:rsidRPr="00513F29">
        <w:rPr>
          <w:bCs/>
          <w:sz w:val="24"/>
        </w:rPr>
        <w:t xml:space="preserve">B.2. </w:t>
      </w:r>
      <w:r w:rsidRPr="00513F29">
        <w:rPr>
          <w:bCs/>
          <w:sz w:val="24"/>
        </w:rPr>
        <w:tab/>
        <w:t>Procedures for the Collection of Information</w:t>
      </w:r>
      <w:r w:rsidRPr="00513F29">
        <w:rPr>
          <w:bCs/>
          <w:color w:val="FF0000"/>
          <w:sz w:val="24"/>
        </w:rPr>
        <w:t xml:space="preserve"> </w:t>
      </w:r>
    </w:p>
    <w:p w14:paraId="5F4AEFB5" w14:textId="77777777" w:rsidR="00F82745" w:rsidRPr="00513F29" w:rsidRDefault="00F82745" w:rsidP="00F82745">
      <w:pPr>
        <w:rPr>
          <w:sz w:val="24"/>
        </w:rPr>
      </w:pPr>
    </w:p>
    <w:p w14:paraId="58DAD788" w14:textId="77777777" w:rsidR="00F82745" w:rsidRPr="00513F29" w:rsidRDefault="00F82745" w:rsidP="00F82745">
      <w:pPr>
        <w:outlineLvl w:val="1"/>
        <w:rPr>
          <w:bCs/>
          <w:sz w:val="24"/>
        </w:rPr>
      </w:pPr>
      <w:r w:rsidRPr="00513F29">
        <w:rPr>
          <w:bCs/>
          <w:sz w:val="24"/>
        </w:rPr>
        <w:t xml:space="preserve">B.3. </w:t>
      </w:r>
      <w:r w:rsidR="00A16057" w:rsidRPr="00513F29">
        <w:rPr>
          <w:bCs/>
          <w:sz w:val="24"/>
        </w:rPr>
        <w:tab/>
      </w:r>
      <w:r w:rsidRPr="00513F29">
        <w:rPr>
          <w:bCs/>
          <w:sz w:val="24"/>
        </w:rPr>
        <w:t xml:space="preserve">Methods to Maximize Response Rates and Deal with Nonresponse </w:t>
      </w:r>
    </w:p>
    <w:p w14:paraId="5E8B6202" w14:textId="77777777" w:rsidR="00F82745" w:rsidRPr="00513F29" w:rsidRDefault="00F82745" w:rsidP="00F82745">
      <w:pPr>
        <w:outlineLvl w:val="2"/>
        <w:rPr>
          <w:sz w:val="24"/>
        </w:rPr>
      </w:pPr>
    </w:p>
    <w:p w14:paraId="243BCC42" w14:textId="77777777" w:rsidR="00F82745" w:rsidRPr="00513F29" w:rsidRDefault="00F82745" w:rsidP="00F82745">
      <w:pPr>
        <w:outlineLvl w:val="1"/>
        <w:rPr>
          <w:bCs/>
          <w:sz w:val="24"/>
        </w:rPr>
      </w:pPr>
      <w:r w:rsidRPr="00513F29">
        <w:rPr>
          <w:bCs/>
          <w:sz w:val="24"/>
        </w:rPr>
        <w:t xml:space="preserve">B.4. </w:t>
      </w:r>
      <w:r w:rsidR="00A16057" w:rsidRPr="00513F29">
        <w:rPr>
          <w:bCs/>
          <w:sz w:val="24"/>
        </w:rPr>
        <w:tab/>
      </w:r>
      <w:r w:rsidRPr="00513F29">
        <w:rPr>
          <w:bCs/>
          <w:sz w:val="24"/>
        </w:rPr>
        <w:t xml:space="preserve">Tests of Procedures or Methods to be Undertaken </w:t>
      </w:r>
    </w:p>
    <w:p w14:paraId="2517B82D" w14:textId="77777777" w:rsidR="00A16057" w:rsidRPr="00513F29" w:rsidRDefault="00A16057" w:rsidP="00F82745">
      <w:pPr>
        <w:ind w:left="465" w:hanging="465"/>
        <w:outlineLvl w:val="1"/>
        <w:rPr>
          <w:bCs/>
          <w:sz w:val="24"/>
        </w:rPr>
      </w:pPr>
    </w:p>
    <w:p w14:paraId="1A0152AB" w14:textId="77777777" w:rsidR="00F82745" w:rsidRPr="00513F29" w:rsidRDefault="00F82745" w:rsidP="00971130">
      <w:pPr>
        <w:ind w:left="720" w:hanging="720"/>
        <w:outlineLvl w:val="1"/>
        <w:rPr>
          <w:bCs/>
          <w:sz w:val="24"/>
        </w:rPr>
      </w:pPr>
      <w:r w:rsidRPr="00513F29">
        <w:rPr>
          <w:bCs/>
          <w:sz w:val="24"/>
        </w:rPr>
        <w:t xml:space="preserve">B.5. </w:t>
      </w:r>
      <w:r w:rsidR="00A16057" w:rsidRPr="00513F29">
        <w:rPr>
          <w:bCs/>
          <w:sz w:val="24"/>
        </w:rPr>
        <w:tab/>
      </w:r>
      <w:r w:rsidRPr="00513F29">
        <w:rPr>
          <w:bCs/>
          <w:sz w:val="24"/>
        </w:rPr>
        <w:t>Individuals Consulted on Statistical Aspects and Individuals Collecting and/or Analyzing Data</w:t>
      </w:r>
    </w:p>
    <w:p w14:paraId="3FCD2610" w14:textId="77777777" w:rsidR="00F82745" w:rsidRPr="00A46E5B" w:rsidRDefault="00F82745" w:rsidP="00F82745">
      <w:pPr>
        <w:rPr>
          <w:b/>
          <w:bCs/>
          <w:color w:val="FF0000"/>
          <w:sz w:val="24"/>
        </w:rPr>
      </w:pPr>
    </w:p>
    <w:p w14:paraId="3C3A19A4" w14:textId="77777777" w:rsidR="00F82745" w:rsidRPr="00A46E5B" w:rsidRDefault="00F82745" w:rsidP="00F82745">
      <w:pPr>
        <w:rPr>
          <w:color w:val="000000"/>
          <w:sz w:val="24"/>
          <w:lang w:val="de-DE"/>
        </w:rPr>
      </w:pPr>
    </w:p>
    <w:p w14:paraId="1BF67CA6" w14:textId="77777777" w:rsidR="00513F29" w:rsidRPr="00513F29" w:rsidRDefault="00513F29" w:rsidP="00513F29">
      <w:pPr>
        <w:pStyle w:val="C2-CtrSglSp"/>
        <w:spacing w:after="100" w:afterAutospacing="1"/>
        <w:jc w:val="left"/>
        <w:rPr>
          <w:b/>
          <w:bCs/>
        </w:rPr>
      </w:pPr>
      <w:r w:rsidRPr="00513F29">
        <w:rPr>
          <w:b/>
          <w:bCs/>
        </w:rPr>
        <w:t>Attachments</w:t>
      </w:r>
    </w:p>
    <w:p w14:paraId="5A18BE80" w14:textId="77777777" w:rsidR="00513F29" w:rsidRDefault="00513F29" w:rsidP="00513F29">
      <w:pPr>
        <w:ind w:firstLine="720"/>
        <w:rPr>
          <w:sz w:val="24"/>
        </w:rPr>
      </w:pPr>
      <w:r w:rsidRPr="003F1F27">
        <w:rPr>
          <w:sz w:val="24"/>
        </w:rPr>
        <w:t>A</w:t>
      </w:r>
      <w:r w:rsidRPr="003F1F27">
        <w:rPr>
          <w:sz w:val="24"/>
        </w:rPr>
        <w:tab/>
        <w:t>Authorizing Legislation: Public Health Service Act</w:t>
      </w:r>
    </w:p>
    <w:p w14:paraId="0251184F" w14:textId="77777777" w:rsidR="00513F29" w:rsidRPr="003F1F27" w:rsidRDefault="00513F29" w:rsidP="00513F29">
      <w:pPr>
        <w:ind w:firstLine="720"/>
        <w:rPr>
          <w:sz w:val="24"/>
        </w:rPr>
      </w:pPr>
    </w:p>
    <w:p w14:paraId="7C1E4013" w14:textId="77777777" w:rsidR="00513F29" w:rsidRDefault="00513F29" w:rsidP="00513F29">
      <w:pPr>
        <w:ind w:firstLine="720"/>
        <w:rPr>
          <w:sz w:val="24"/>
        </w:rPr>
      </w:pPr>
      <w:r w:rsidRPr="003F1F27">
        <w:rPr>
          <w:sz w:val="24"/>
        </w:rPr>
        <w:t>B</w:t>
      </w:r>
      <w:r w:rsidRPr="003F1F27">
        <w:rPr>
          <w:sz w:val="24"/>
        </w:rPr>
        <w:tab/>
        <w:t>Published 60-Day Federal Register Notice</w:t>
      </w:r>
    </w:p>
    <w:p w14:paraId="2F8D0DA5" w14:textId="77777777" w:rsidR="00513F29" w:rsidRDefault="00513F29" w:rsidP="00513F29">
      <w:pPr>
        <w:ind w:firstLine="720"/>
        <w:rPr>
          <w:sz w:val="24"/>
        </w:rPr>
      </w:pPr>
    </w:p>
    <w:p w14:paraId="51513D58" w14:textId="313B00AD" w:rsidR="00513F29" w:rsidRDefault="00513F29" w:rsidP="00513F29">
      <w:pPr>
        <w:ind w:firstLine="720"/>
        <w:rPr>
          <w:sz w:val="24"/>
        </w:rPr>
      </w:pPr>
      <w:r>
        <w:rPr>
          <w:sz w:val="24"/>
        </w:rPr>
        <w:t>B1</w:t>
      </w:r>
      <w:r>
        <w:rPr>
          <w:sz w:val="24"/>
        </w:rPr>
        <w:tab/>
        <w:t>Non-Substanti</w:t>
      </w:r>
      <w:r w:rsidR="002F66A2">
        <w:rPr>
          <w:sz w:val="24"/>
        </w:rPr>
        <w:t>ve</w:t>
      </w:r>
      <w:r>
        <w:rPr>
          <w:sz w:val="24"/>
        </w:rPr>
        <w:t xml:space="preserve"> comment</w:t>
      </w:r>
    </w:p>
    <w:p w14:paraId="34AB40F8" w14:textId="77777777" w:rsidR="00513F29" w:rsidRPr="003F1F27" w:rsidRDefault="00513F29" w:rsidP="00513F29">
      <w:pPr>
        <w:ind w:firstLine="720"/>
        <w:rPr>
          <w:sz w:val="24"/>
        </w:rPr>
      </w:pPr>
    </w:p>
    <w:p w14:paraId="28E8486E" w14:textId="77777777" w:rsidR="00513F29" w:rsidRDefault="00513F29" w:rsidP="00513F29">
      <w:pPr>
        <w:rPr>
          <w:sz w:val="24"/>
        </w:rPr>
      </w:pPr>
      <w:r w:rsidRPr="003F1F27">
        <w:rPr>
          <w:sz w:val="24"/>
        </w:rPr>
        <w:t xml:space="preserve">      </w:t>
      </w:r>
      <w:r w:rsidRPr="003F1F27">
        <w:rPr>
          <w:sz w:val="24"/>
        </w:rPr>
        <w:tab/>
        <w:t>C</w:t>
      </w:r>
      <w:r w:rsidRPr="003F1F27">
        <w:rPr>
          <w:sz w:val="24"/>
        </w:rPr>
        <w:tab/>
        <w:t>Institutional Review Board (IRB) documentation</w:t>
      </w:r>
    </w:p>
    <w:p w14:paraId="722F71BC" w14:textId="77777777" w:rsidR="00513F29" w:rsidRPr="003F1F27" w:rsidRDefault="00513F29" w:rsidP="00513F29">
      <w:pPr>
        <w:rPr>
          <w:sz w:val="24"/>
        </w:rPr>
      </w:pPr>
    </w:p>
    <w:p w14:paraId="212B27F8" w14:textId="6A227485" w:rsidR="00513F29" w:rsidRDefault="00513F29" w:rsidP="00513F29">
      <w:pPr>
        <w:ind w:firstLine="720"/>
        <w:rPr>
          <w:sz w:val="24"/>
        </w:rPr>
      </w:pPr>
      <w:r w:rsidRPr="003F1F27">
        <w:rPr>
          <w:sz w:val="24"/>
        </w:rPr>
        <w:t>D</w:t>
      </w:r>
      <w:r w:rsidRPr="003F1F27">
        <w:rPr>
          <w:sz w:val="24"/>
        </w:rPr>
        <w:tab/>
      </w:r>
      <w:r w:rsidR="00882EC8">
        <w:rPr>
          <w:sz w:val="24"/>
        </w:rPr>
        <w:t>SUDORS</w:t>
      </w:r>
      <w:r w:rsidRPr="003F1F27">
        <w:rPr>
          <w:sz w:val="24"/>
        </w:rPr>
        <w:t xml:space="preserve"> Data Elements </w:t>
      </w:r>
    </w:p>
    <w:p w14:paraId="0FA91383" w14:textId="77777777" w:rsidR="00513F29" w:rsidRPr="003F1F27" w:rsidRDefault="00513F29" w:rsidP="00513F29">
      <w:pPr>
        <w:ind w:firstLine="720"/>
        <w:rPr>
          <w:sz w:val="24"/>
        </w:rPr>
      </w:pPr>
    </w:p>
    <w:p w14:paraId="645E47D4" w14:textId="46DD04E2" w:rsidR="00F919E3" w:rsidRPr="00513F29" w:rsidRDefault="00513F29" w:rsidP="00513F29">
      <w:pPr>
        <w:ind w:firstLine="720"/>
        <w:rPr>
          <w:color w:val="000000"/>
          <w:sz w:val="24"/>
          <w:lang w:val="de-DE"/>
        </w:rPr>
      </w:pPr>
      <w:r w:rsidRPr="003F1F27">
        <w:rPr>
          <w:sz w:val="24"/>
        </w:rPr>
        <w:t>E</w:t>
      </w:r>
      <w:r w:rsidRPr="003F1F27">
        <w:rPr>
          <w:sz w:val="24"/>
        </w:rPr>
        <w:tab/>
      </w:r>
      <w:r w:rsidR="00882EC8">
        <w:rPr>
          <w:sz w:val="24"/>
        </w:rPr>
        <w:t>SUDORS</w:t>
      </w:r>
      <w:r w:rsidRPr="003F1F27">
        <w:rPr>
          <w:sz w:val="24"/>
        </w:rPr>
        <w:t xml:space="preserve"> Screen Shots</w:t>
      </w:r>
    </w:p>
    <w:p w14:paraId="0FF6758C" w14:textId="77777777" w:rsidR="0087540E" w:rsidRDefault="00F82745" w:rsidP="0015342E">
      <w:pPr>
        <w:jc w:val="center"/>
        <w:rPr>
          <w:sz w:val="28"/>
        </w:rPr>
      </w:pPr>
      <w:r>
        <w:rPr>
          <w:sz w:val="24"/>
        </w:rPr>
        <w:br w:type="page"/>
      </w:r>
      <w:r w:rsidR="0087540E">
        <w:rPr>
          <w:b/>
          <w:bCs/>
          <w:sz w:val="28"/>
        </w:rPr>
        <w:lastRenderedPageBreak/>
        <w:t>B.</w:t>
      </w:r>
      <w:r w:rsidR="0087540E">
        <w:rPr>
          <w:sz w:val="28"/>
        </w:rPr>
        <w:tab/>
      </w:r>
      <w:r w:rsidR="0087540E">
        <w:rPr>
          <w:b/>
          <w:bCs/>
          <w:sz w:val="28"/>
        </w:rPr>
        <w:t>Collection of Information Employing Statistical Methods</w:t>
      </w:r>
    </w:p>
    <w:p w14:paraId="7D08340D" w14:textId="77777777" w:rsidR="0087540E" w:rsidRDefault="0087540E" w:rsidP="0087540E">
      <w:pPr>
        <w:rPr>
          <w:sz w:val="24"/>
        </w:rPr>
      </w:pPr>
    </w:p>
    <w:p w14:paraId="3EC1DFC4" w14:textId="77777777" w:rsidR="0087540E" w:rsidRDefault="0087540E" w:rsidP="0087540E">
      <w:pPr>
        <w:tabs>
          <w:tab w:val="left" w:pos="-1440"/>
        </w:tabs>
        <w:ind w:left="720" w:hanging="720"/>
        <w:rPr>
          <w:sz w:val="24"/>
        </w:rPr>
      </w:pPr>
      <w:r>
        <w:rPr>
          <w:b/>
          <w:bCs/>
          <w:sz w:val="24"/>
        </w:rPr>
        <w:t>1.</w:t>
      </w:r>
      <w:r>
        <w:rPr>
          <w:b/>
          <w:bCs/>
          <w:sz w:val="24"/>
        </w:rPr>
        <w:tab/>
        <w:t>Respondent Universe and Sampling Methods</w:t>
      </w:r>
    </w:p>
    <w:p w14:paraId="2EB24496" w14:textId="77777777" w:rsidR="0087540E" w:rsidRDefault="0087540E" w:rsidP="0087540E">
      <w:pPr>
        <w:rPr>
          <w:sz w:val="24"/>
        </w:rPr>
      </w:pPr>
    </w:p>
    <w:p w14:paraId="34A9F80C" w14:textId="10E68000" w:rsidR="0087540E" w:rsidRPr="007703E6" w:rsidRDefault="0087540E">
      <w:pPr>
        <w:rPr>
          <w:sz w:val="24"/>
        </w:rPr>
      </w:pPr>
      <w:r w:rsidRPr="007703E6">
        <w:rPr>
          <w:sz w:val="24"/>
        </w:rPr>
        <w:t>A complete c</w:t>
      </w:r>
      <w:r w:rsidR="00BA64BE" w:rsidRPr="007703E6">
        <w:rPr>
          <w:sz w:val="24"/>
        </w:rPr>
        <w:t xml:space="preserve">ensus of </w:t>
      </w:r>
      <w:r w:rsidR="00830C1D" w:rsidRPr="007703E6">
        <w:rPr>
          <w:sz w:val="24"/>
        </w:rPr>
        <w:t xml:space="preserve">opioid-related </w:t>
      </w:r>
      <w:r w:rsidR="00751239" w:rsidRPr="007703E6">
        <w:rPr>
          <w:sz w:val="24"/>
        </w:rPr>
        <w:t xml:space="preserve">fatal </w:t>
      </w:r>
      <w:r w:rsidR="00BA64BE" w:rsidRPr="007703E6">
        <w:rPr>
          <w:sz w:val="24"/>
        </w:rPr>
        <w:t>unintentional drug overdoses</w:t>
      </w:r>
      <w:r w:rsidR="00C77A66" w:rsidRPr="007703E6">
        <w:rPr>
          <w:sz w:val="24"/>
        </w:rPr>
        <w:t xml:space="preserve"> (U</w:t>
      </w:r>
      <w:r w:rsidR="00830C1D" w:rsidRPr="007703E6">
        <w:rPr>
          <w:sz w:val="24"/>
        </w:rPr>
        <w:t>DO)</w:t>
      </w:r>
      <w:r w:rsidR="004512C2" w:rsidRPr="007703E6">
        <w:rPr>
          <w:sz w:val="24"/>
        </w:rPr>
        <w:t xml:space="preserve"> within each</w:t>
      </w:r>
      <w:r w:rsidRPr="007703E6">
        <w:rPr>
          <w:sz w:val="24"/>
        </w:rPr>
        <w:t xml:space="preserve"> given state is sought, so no sampling methods will be employed. </w:t>
      </w:r>
      <w:r w:rsidR="00830C1D" w:rsidRPr="007703E6">
        <w:rPr>
          <w:sz w:val="24"/>
        </w:rPr>
        <w:t xml:space="preserve"> </w:t>
      </w:r>
      <w:r w:rsidR="008352A9" w:rsidRPr="007703E6">
        <w:rPr>
          <w:sz w:val="24"/>
        </w:rPr>
        <w:t xml:space="preserve">The 16 states </w:t>
      </w:r>
      <w:r w:rsidR="00830C1D" w:rsidRPr="007703E6">
        <w:rPr>
          <w:sz w:val="24"/>
        </w:rPr>
        <w:t>will be selected through a comp</w:t>
      </w:r>
      <w:r w:rsidR="00EA6ECA" w:rsidRPr="007703E6">
        <w:rPr>
          <w:sz w:val="24"/>
        </w:rPr>
        <w:t>etitive process. State with high</w:t>
      </w:r>
      <w:r w:rsidR="00882EC8" w:rsidRPr="007703E6">
        <w:rPr>
          <w:sz w:val="24"/>
        </w:rPr>
        <w:t xml:space="preserve"> drug overdose </w:t>
      </w:r>
      <w:r w:rsidR="008551E3" w:rsidRPr="007703E6">
        <w:rPr>
          <w:sz w:val="24"/>
        </w:rPr>
        <w:t>death</w:t>
      </w:r>
      <w:r w:rsidR="00882EC8" w:rsidRPr="007703E6">
        <w:rPr>
          <w:sz w:val="24"/>
        </w:rPr>
        <w:t xml:space="preserve"> </w:t>
      </w:r>
      <w:r w:rsidR="008551E3" w:rsidRPr="007703E6">
        <w:rPr>
          <w:sz w:val="24"/>
        </w:rPr>
        <w:t xml:space="preserve">rates in </w:t>
      </w:r>
      <w:r w:rsidR="00EA6ECA" w:rsidRPr="007703E6">
        <w:rPr>
          <w:sz w:val="24"/>
        </w:rPr>
        <w:t>2014 will receive</w:t>
      </w:r>
      <w:r w:rsidR="008551E3" w:rsidRPr="007703E6">
        <w:rPr>
          <w:sz w:val="24"/>
        </w:rPr>
        <w:t xml:space="preserve"> preference as described in an</w:t>
      </w:r>
      <w:r w:rsidR="00882EC8" w:rsidRPr="007703E6">
        <w:rPr>
          <w:sz w:val="24"/>
        </w:rPr>
        <w:t xml:space="preserve"> upcoming FOA, State Surveillance of Illicit Opioid-related Morbidity and Mortality (CDC-RFA-CE16-1608). State drug overdose death rates are used as a proxy for opioid-related overdose deaths because the specific drug(s) contributing to a drug overdose are not listed for approximately 1 in 5 drug overdoses and this varies sub</w:t>
      </w:r>
      <w:r w:rsidR="00EA6ECA" w:rsidRPr="007703E6">
        <w:rPr>
          <w:sz w:val="24"/>
        </w:rPr>
        <w:t>stantially across states</w:t>
      </w:r>
      <w:r w:rsidR="00EA6ECA" w:rsidRPr="007703E6">
        <w:rPr>
          <w:rStyle w:val="EndnoteReference"/>
          <w:iCs/>
          <w:sz w:val="24"/>
        </w:rPr>
        <w:endnoteReference w:id="1"/>
      </w:r>
      <w:r w:rsidR="00EA6ECA" w:rsidRPr="007703E6">
        <w:rPr>
          <w:iCs/>
          <w:sz w:val="24"/>
          <w:vertAlign w:val="superscript"/>
        </w:rPr>
        <w:t>,</w:t>
      </w:r>
      <w:r w:rsidR="00EA6ECA" w:rsidRPr="007703E6">
        <w:rPr>
          <w:rStyle w:val="EndnoteReference"/>
          <w:iCs/>
          <w:sz w:val="24"/>
        </w:rPr>
        <w:endnoteReference w:id="2"/>
      </w:r>
      <w:r w:rsidR="00882EC8" w:rsidRPr="007703E6">
        <w:rPr>
          <w:sz w:val="24"/>
        </w:rPr>
        <w:t xml:space="preserve">. Thus, only drug overdose deaths rates can be compared across states and not drug-specific rates such as opioid-related overdose deaths. The 16 </w:t>
      </w:r>
      <w:r w:rsidR="008551E3" w:rsidRPr="007703E6">
        <w:rPr>
          <w:sz w:val="24"/>
        </w:rPr>
        <w:t>states with the highest drug overdose deaths rates in 2014</w:t>
      </w:r>
      <w:r w:rsidR="00882EC8" w:rsidRPr="007703E6">
        <w:rPr>
          <w:sz w:val="24"/>
        </w:rPr>
        <w:t xml:space="preserve"> are:</w:t>
      </w:r>
      <w:r w:rsidR="00EA6ECA" w:rsidRPr="007703E6">
        <w:rPr>
          <w:sz w:val="24"/>
        </w:rPr>
        <w:t xml:space="preserve"> West Virginia, New Mexico, New Hampshire, Kentucky, Ohio, Rhode Island, Utah, Pennsylvania, Delaware, Oklahoma, Tennessee, Wyoming, Massachusetts, Nevada, Missouri, and Indiana</w:t>
      </w:r>
      <w:r w:rsidR="00882EC8" w:rsidRPr="007703E6">
        <w:rPr>
          <w:sz w:val="24"/>
        </w:rPr>
        <w:t>.</w:t>
      </w:r>
      <w:r w:rsidR="00EA7007" w:rsidRPr="007703E6">
        <w:rPr>
          <w:sz w:val="24"/>
        </w:rPr>
        <w:t xml:space="preserve"> </w:t>
      </w:r>
    </w:p>
    <w:p w14:paraId="38C8170F" w14:textId="77777777" w:rsidR="00DA76AC" w:rsidRPr="007703E6" w:rsidRDefault="00DA76AC">
      <w:pPr>
        <w:rPr>
          <w:sz w:val="24"/>
        </w:rPr>
      </w:pPr>
    </w:p>
    <w:p w14:paraId="50F22A71" w14:textId="1CB34179" w:rsidR="00DA76AC" w:rsidRPr="007703E6" w:rsidRDefault="00C77A66">
      <w:pPr>
        <w:rPr>
          <w:sz w:val="24"/>
        </w:rPr>
      </w:pPr>
      <w:r w:rsidRPr="007703E6">
        <w:rPr>
          <w:sz w:val="24"/>
        </w:rPr>
        <w:t>Because this data collection effort is a census</w:t>
      </w:r>
      <w:r w:rsidR="002A3435" w:rsidRPr="007703E6">
        <w:rPr>
          <w:sz w:val="24"/>
        </w:rPr>
        <w:t xml:space="preserve"> and no sampling is employed</w:t>
      </w:r>
      <w:r w:rsidRPr="007703E6">
        <w:rPr>
          <w:sz w:val="24"/>
        </w:rPr>
        <w:t xml:space="preserve">, the data system will provide a full characterization of </w:t>
      </w:r>
      <w:r w:rsidR="00C31FAB" w:rsidRPr="007703E6">
        <w:rPr>
          <w:sz w:val="24"/>
        </w:rPr>
        <w:t xml:space="preserve">UDO deaths in participating states that account for about one-third of all UDO deaths in 2014. This information, however, will not be generalizable to the United States or other states. </w:t>
      </w:r>
    </w:p>
    <w:p w14:paraId="7496C329" w14:textId="77777777" w:rsidR="00882EC8" w:rsidRPr="007703E6" w:rsidRDefault="00882EC8" w:rsidP="0087540E">
      <w:pPr>
        <w:rPr>
          <w:sz w:val="24"/>
        </w:rPr>
      </w:pPr>
    </w:p>
    <w:p w14:paraId="779DB6ED" w14:textId="77777777" w:rsidR="0087540E" w:rsidRPr="007703E6" w:rsidRDefault="0087540E" w:rsidP="0087540E">
      <w:pPr>
        <w:tabs>
          <w:tab w:val="left" w:pos="-1440"/>
        </w:tabs>
        <w:ind w:left="720" w:hanging="720"/>
        <w:rPr>
          <w:sz w:val="24"/>
        </w:rPr>
      </w:pPr>
      <w:r w:rsidRPr="007703E6">
        <w:rPr>
          <w:b/>
          <w:bCs/>
          <w:sz w:val="24"/>
        </w:rPr>
        <w:t>2.</w:t>
      </w:r>
      <w:r w:rsidRPr="007703E6">
        <w:rPr>
          <w:b/>
          <w:bCs/>
          <w:sz w:val="24"/>
        </w:rPr>
        <w:tab/>
        <w:t>Procedures for the Collection of Information</w:t>
      </w:r>
    </w:p>
    <w:p w14:paraId="787FA8BE" w14:textId="77777777" w:rsidR="0087540E" w:rsidRPr="007703E6" w:rsidRDefault="0087540E" w:rsidP="0087540E">
      <w:pPr>
        <w:rPr>
          <w:sz w:val="24"/>
        </w:rPr>
      </w:pPr>
    </w:p>
    <w:p w14:paraId="54796A99" w14:textId="20568313" w:rsidR="0087540E" w:rsidRDefault="0087540E" w:rsidP="0087540E">
      <w:pPr>
        <w:rPr>
          <w:sz w:val="24"/>
        </w:rPr>
      </w:pPr>
      <w:r w:rsidRPr="007703E6">
        <w:rPr>
          <w:sz w:val="24"/>
        </w:rPr>
        <w:t>The system will be coordinated and funded at the federal level</w:t>
      </w:r>
      <w:r w:rsidR="00FE1C19" w:rsidRPr="007703E6">
        <w:rPr>
          <w:sz w:val="24"/>
        </w:rPr>
        <w:t>,</w:t>
      </w:r>
      <w:r w:rsidRPr="007703E6">
        <w:rPr>
          <w:sz w:val="24"/>
        </w:rPr>
        <w:t xml:space="preserve"> but is dependent</w:t>
      </w:r>
      <w:r w:rsidR="009750C4" w:rsidRPr="007703E6">
        <w:rPr>
          <w:sz w:val="24"/>
        </w:rPr>
        <w:t xml:space="preserve"> on</w:t>
      </w:r>
      <w:bookmarkStart w:id="1" w:name="_GoBack"/>
      <w:bookmarkEnd w:id="1"/>
      <w:r w:rsidR="009750C4">
        <w:rPr>
          <w:sz w:val="24"/>
        </w:rPr>
        <w:t xml:space="preserve"> sepa</w:t>
      </w:r>
      <w:r>
        <w:rPr>
          <w:sz w:val="24"/>
        </w:rPr>
        <w:t>rate data collection efforts in each state managed by the state health departmen</w:t>
      </w:r>
      <w:r w:rsidR="00751239">
        <w:rPr>
          <w:sz w:val="24"/>
        </w:rPr>
        <w:t>ts or their bona fide agents.</w:t>
      </w:r>
      <w:r w:rsidR="004764D9">
        <w:rPr>
          <w:sz w:val="24"/>
        </w:rPr>
        <w:t xml:space="preserve"> </w:t>
      </w:r>
      <w:r>
        <w:rPr>
          <w:sz w:val="24"/>
        </w:rPr>
        <w:t xml:space="preserve">To fully characterize </w:t>
      </w:r>
      <w:r w:rsidR="004764D9">
        <w:rPr>
          <w:sz w:val="24"/>
        </w:rPr>
        <w:t xml:space="preserve">each </w:t>
      </w:r>
      <w:r w:rsidR="00E40643">
        <w:rPr>
          <w:sz w:val="24"/>
        </w:rPr>
        <w:t xml:space="preserve">unintentional opioid-related </w:t>
      </w:r>
      <w:r w:rsidR="004764D9">
        <w:rPr>
          <w:sz w:val="24"/>
        </w:rPr>
        <w:t>drug overdose death</w:t>
      </w:r>
      <w:r>
        <w:rPr>
          <w:sz w:val="24"/>
        </w:rPr>
        <w:t xml:space="preserve">, states collect information about each incident from </w:t>
      </w:r>
      <w:r w:rsidR="00F07245">
        <w:rPr>
          <w:sz w:val="24"/>
        </w:rPr>
        <w:t>death certificates</w:t>
      </w:r>
      <w:r>
        <w:rPr>
          <w:sz w:val="24"/>
        </w:rPr>
        <w:t xml:space="preserve"> </w:t>
      </w:r>
      <w:r w:rsidR="00704A19">
        <w:rPr>
          <w:sz w:val="24"/>
        </w:rPr>
        <w:t xml:space="preserve">and </w:t>
      </w:r>
      <w:r w:rsidR="00363963">
        <w:rPr>
          <w:sz w:val="24"/>
        </w:rPr>
        <w:t>coroner/medical examiner</w:t>
      </w:r>
      <w:r>
        <w:rPr>
          <w:sz w:val="24"/>
        </w:rPr>
        <w:t xml:space="preserve"> records</w:t>
      </w:r>
      <w:r w:rsidR="00363963">
        <w:rPr>
          <w:sz w:val="24"/>
        </w:rPr>
        <w:t xml:space="preserve"> (</w:t>
      </w:r>
      <w:r w:rsidR="008352A9">
        <w:rPr>
          <w:sz w:val="24"/>
        </w:rPr>
        <w:t>ME/C</w:t>
      </w:r>
      <w:r w:rsidR="00F07245">
        <w:rPr>
          <w:sz w:val="24"/>
        </w:rPr>
        <w:t>)</w:t>
      </w:r>
      <w:r>
        <w:rPr>
          <w:sz w:val="24"/>
        </w:rPr>
        <w:t xml:space="preserve">.  Most states find it easiest to begin data collection </w:t>
      </w:r>
      <w:r w:rsidR="008352A9">
        <w:rPr>
          <w:sz w:val="24"/>
        </w:rPr>
        <w:t xml:space="preserve">(i.e., identify a death as an unintentional drug overdose) </w:t>
      </w:r>
      <w:r>
        <w:rPr>
          <w:sz w:val="24"/>
        </w:rPr>
        <w:t>with death certificates because the state health department itself collects death certificates.</w:t>
      </w:r>
      <w:r w:rsidR="00E40643">
        <w:rPr>
          <w:sz w:val="24"/>
        </w:rPr>
        <w:t xml:space="preserve"> States with centralized medical examiner offices (i.</w:t>
      </w:r>
      <w:r w:rsidR="00EA7007">
        <w:rPr>
          <w:sz w:val="24"/>
        </w:rPr>
        <w:t xml:space="preserve">e., only a single office serving </w:t>
      </w:r>
      <w:r w:rsidR="00E40643">
        <w:rPr>
          <w:sz w:val="24"/>
        </w:rPr>
        <w:t xml:space="preserve">the whole state), however, may be able to identify opioid-related drug overdose deaths more rapidly than the death certificate. </w:t>
      </w:r>
      <w:r w:rsidR="00196C4D">
        <w:rPr>
          <w:sz w:val="24"/>
        </w:rPr>
        <w:t>Approximately 175</w:t>
      </w:r>
      <w:r>
        <w:rPr>
          <w:sz w:val="24"/>
        </w:rPr>
        <w:t xml:space="preserve"> data elements are collected o</w:t>
      </w:r>
      <w:r w:rsidR="00FE1C19">
        <w:rPr>
          <w:sz w:val="24"/>
        </w:rPr>
        <w:t xml:space="preserve">n each drug overdose death </w:t>
      </w:r>
      <w:r w:rsidR="00F07245">
        <w:rPr>
          <w:sz w:val="24"/>
        </w:rPr>
        <w:t xml:space="preserve">from these </w:t>
      </w:r>
      <w:r>
        <w:rPr>
          <w:sz w:val="24"/>
        </w:rPr>
        <w:t>principal sources.  See attached list of data elements</w:t>
      </w:r>
      <w:r w:rsidR="00933D1F">
        <w:rPr>
          <w:sz w:val="24"/>
        </w:rPr>
        <w:t xml:space="preserve"> (</w:t>
      </w:r>
      <w:r w:rsidR="00B84CCD">
        <w:rPr>
          <w:sz w:val="24"/>
        </w:rPr>
        <w:t>Attachment D</w:t>
      </w:r>
      <w:r w:rsidR="00BB11AB">
        <w:rPr>
          <w:sz w:val="24"/>
        </w:rPr>
        <w:t>)</w:t>
      </w:r>
      <w:r>
        <w:rPr>
          <w:sz w:val="24"/>
        </w:rPr>
        <w:t>.</w:t>
      </w:r>
    </w:p>
    <w:p w14:paraId="50FB46DF" w14:textId="77777777" w:rsidR="0087540E" w:rsidRDefault="0087540E" w:rsidP="0087540E">
      <w:pPr>
        <w:rPr>
          <w:sz w:val="24"/>
        </w:rPr>
      </w:pPr>
    </w:p>
    <w:p w14:paraId="52DACA4D" w14:textId="0F763068" w:rsidR="00475B77" w:rsidRDefault="0087540E" w:rsidP="0087540E">
      <w:pPr>
        <w:rPr>
          <w:sz w:val="24"/>
        </w:rPr>
      </w:pPr>
      <w:r>
        <w:rPr>
          <w:sz w:val="24"/>
        </w:rPr>
        <w:t xml:space="preserve">Data collection can be done either by manual abstraction from the primary data sources or by electronic transfer or importation, whichever </w:t>
      </w:r>
      <w:r w:rsidR="00933D1F">
        <w:rPr>
          <w:sz w:val="24"/>
        </w:rPr>
        <w:t xml:space="preserve">proves </w:t>
      </w:r>
      <w:r w:rsidR="008352A9">
        <w:rPr>
          <w:sz w:val="24"/>
        </w:rPr>
        <w:t>faster</w:t>
      </w:r>
      <w:r>
        <w:rPr>
          <w:sz w:val="24"/>
        </w:rPr>
        <w:t xml:space="preserve">.  Data collection is staged so that basic </w:t>
      </w:r>
      <w:r w:rsidR="002B3994">
        <w:rPr>
          <w:sz w:val="24"/>
        </w:rPr>
        <w:t xml:space="preserve">counts of </w:t>
      </w:r>
      <w:r w:rsidR="00933D1F">
        <w:rPr>
          <w:sz w:val="24"/>
        </w:rPr>
        <w:t xml:space="preserve">fatal </w:t>
      </w:r>
      <w:r w:rsidR="002B3994">
        <w:rPr>
          <w:sz w:val="24"/>
        </w:rPr>
        <w:t xml:space="preserve">unintentional drug overdoses, preliminary toxicology, and </w:t>
      </w:r>
      <w:r>
        <w:rPr>
          <w:sz w:val="24"/>
        </w:rPr>
        <w:t>demographic in</w:t>
      </w:r>
      <w:r w:rsidR="00933D1F">
        <w:rPr>
          <w:sz w:val="24"/>
        </w:rPr>
        <w:t>formation can be p</w:t>
      </w:r>
      <w:r w:rsidR="00196C4D">
        <w:rPr>
          <w:sz w:val="24"/>
        </w:rPr>
        <w:t>rovided to CDC</w:t>
      </w:r>
      <w:r w:rsidR="00933D1F">
        <w:rPr>
          <w:sz w:val="24"/>
        </w:rPr>
        <w:t xml:space="preserve"> within 6 months of the date of death</w:t>
      </w:r>
      <w:r>
        <w:rPr>
          <w:sz w:val="24"/>
        </w:rPr>
        <w:t xml:space="preserve"> and more detailed information about potential</w:t>
      </w:r>
      <w:r w:rsidR="00196C4D">
        <w:rPr>
          <w:sz w:val="24"/>
        </w:rPr>
        <w:t xml:space="preserve"> causal factors can be provided</w:t>
      </w:r>
      <w:r w:rsidR="00CE6E2F">
        <w:rPr>
          <w:sz w:val="24"/>
        </w:rPr>
        <w:t xml:space="preserve"> within</w:t>
      </w:r>
      <w:r w:rsidR="008352A9">
        <w:rPr>
          <w:sz w:val="24"/>
        </w:rPr>
        <w:t xml:space="preserve"> 8 months</w:t>
      </w:r>
      <w:r w:rsidR="00CE6E2F">
        <w:rPr>
          <w:sz w:val="24"/>
        </w:rPr>
        <w:t>.</w:t>
      </w:r>
      <w:r>
        <w:rPr>
          <w:sz w:val="24"/>
        </w:rPr>
        <w:t xml:space="preserve"> </w:t>
      </w:r>
    </w:p>
    <w:p w14:paraId="2E8FDE64" w14:textId="77777777" w:rsidR="00475B77" w:rsidRDefault="00475B77" w:rsidP="0087540E">
      <w:pPr>
        <w:rPr>
          <w:sz w:val="24"/>
        </w:rPr>
      </w:pPr>
    </w:p>
    <w:p w14:paraId="605363D0" w14:textId="38D38626" w:rsidR="00475B77" w:rsidRPr="008A6E3B" w:rsidRDefault="00475B77" w:rsidP="00475B77">
      <w:pPr>
        <w:rPr>
          <w:sz w:val="24"/>
        </w:rPr>
      </w:pPr>
      <w:r w:rsidRPr="008A6E3B">
        <w:rPr>
          <w:sz w:val="24"/>
        </w:rPr>
        <w:t>Only de-identified information is entered into the web-based data collection tool</w:t>
      </w:r>
      <w:r w:rsidR="004A1E33">
        <w:rPr>
          <w:sz w:val="24"/>
        </w:rPr>
        <w:t xml:space="preserve"> and states are responsible for linking ME/C and death certificate information at the local level.</w:t>
      </w:r>
    </w:p>
    <w:p w14:paraId="15BD5B2C" w14:textId="25CE341A" w:rsidR="0087540E" w:rsidRDefault="0087540E" w:rsidP="00B0200E">
      <w:pPr>
        <w:rPr>
          <w:b/>
          <w:bCs/>
          <w:sz w:val="24"/>
        </w:rPr>
      </w:pPr>
      <w:r>
        <w:rPr>
          <w:sz w:val="24"/>
        </w:rPr>
        <w:t xml:space="preserve"> </w:t>
      </w:r>
    </w:p>
    <w:p w14:paraId="1C5F6E8B" w14:textId="77777777" w:rsidR="0087540E" w:rsidRDefault="0087540E" w:rsidP="0087540E">
      <w:pPr>
        <w:keepNext/>
        <w:keepLines/>
        <w:rPr>
          <w:b/>
          <w:bCs/>
          <w:sz w:val="24"/>
        </w:rPr>
      </w:pPr>
      <w:r>
        <w:rPr>
          <w:b/>
          <w:bCs/>
          <w:sz w:val="24"/>
        </w:rPr>
        <w:lastRenderedPageBreak/>
        <w:t>Estimation Procedures</w:t>
      </w:r>
    </w:p>
    <w:p w14:paraId="14208FE2" w14:textId="77777777" w:rsidR="0087540E" w:rsidRDefault="0087540E" w:rsidP="0087540E">
      <w:pPr>
        <w:keepNext/>
        <w:keepLines/>
        <w:rPr>
          <w:b/>
          <w:bCs/>
          <w:sz w:val="24"/>
        </w:rPr>
      </w:pPr>
    </w:p>
    <w:p w14:paraId="403C8C38" w14:textId="77777777" w:rsidR="0087540E" w:rsidRDefault="0087540E" w:rsidP="0087540E">
      <w:pPr>
        <w:rPr>
          <w:sz w:val="24"/>
        </w:rPr>
      </w:pPr>
      <w:r>
        <w:rPr>
          <w:sz w:val="24"/>
        </w:rPr>
        <w:t>No estimation procedures will be employed.</w:t>
      </w:r>
    </w:p>
    <w:p w14:paraId="6DDC263E" w14:textId="77777777" w:rsidR="0087540E" w:rsidRDefault="0087540E" w:rsidP="0087540E">
      <w:pPr>
        <w:rPr>
          <w:sz w:val="24"/>
        </w:rPr>
      </w:pPr>
    </w:p>
    <w:p w14:paraId="31B419ED" w14:textId="77777777" w:rsidR="0087540E" w:rsidRDefault="0087540E" w:rsidP="0087540E">
      <w:pPr>
        <w:rPr>
          <w:sz w:val="24"/>
        </w:rPr>
      </w:pPr>
      <w:r>
        <w:rPr>
          <w:b/>
          <w:bCs/>
          <w:sz w:val="24"/>
        </w:rPr>
        <w:t>Degree of Accuracy</w:t>
      </w:r>
      <w:r>
        <w:rPr>
          <w:sz w:val="24"/>
        </w:rPr>
        <w:tab/>
      </w:r>
    </w:p>
    <w:p w14:paraId="6553673F" w14:textId="77777777" w:rsidR="0087540E" w:rsidRDefault="0087540E" w:rsidP="0087540E">
      <w:pPr>
        <w:rPr>
          <w:sz w:val="24"/>
        </w:rPr>
      </w:pPr>
    </w:p>
    <w:p w14:paraId="4BACC709" w14:textId="7B2D14E4" w:rsidR="0087540E" w:rsidRPr="0088061F" w:rsidRDefault="008352A9" w:rsidP="0087540E">
      <w:pPr>
        <w:rPr>
          <w:sz w:val="24"/>
        </w:rPr>
      </w:pPr>
      <w:r w:rsidRPr="0088061F">
        <w:rPr>
          <w:sz w:val="24"/>
        </w:rPr>
        <w:t>The following procedures will be used to check accuracy:</w:t>
      </w:r>
    </w:p>
    <w:p w14:paraId="5A436130" w14:textId="6878FA52" w:rsidR="008352A9" w:rsidRPr="00B0200E" w:rsidRDefault="008352A9" w:rsidP="00B0200E">
      <w:pPr>
        <w:pStyle w:val="ListParagraph"/>
        <w:numPr>
          <w:ilvl w:val="0"/>
          <w:numId w:val="5"/>
        </w:numPr>
      </w:pPr>
      <w:r w:rsidRPr="00B0200E">
        <w:rPr>
          <w:rFonts w:ascii="Times New Roman" w:hAnsi="Times New Roman"/>
        </w:rPr>
        <w:t xml:space="preserve">Numbers of unintentional and undetermined </w:t>
      </w:r>
      <w:r w:rsidR="004A1E33" w:rsidRPr="00B0200E">
        <w:rPr>
          <w:rFonts w:ascii="Times New Roman" w:hAnsi="Times New Roman"/>
        </w:rPr>
        <w:t xml:space="preserve">opioid-related </w:t>
      </w:r>
      <w:r w:rsidRPr="00B0200E">
        <w:rPr>
          <w:rFonts w:ascii="Times New Roman" w:hAnsi="Times New Roman"/>
        </w:rPr>
        <w:t xml:space="preserve">drug overdose deaths will be compared against </w:t>
      </w:r>
      <w:r w:rsidR="004A1E33" w:rsidRPr="00B0200E">
        <w:rPr>
          <w:rFonts w:ascii="Times New Roman" w:hAnsi="Times New Roman"/>
        </w:rPr>
        <w:t xml:space="preserve">counts published by the National Center of Health Statistics on CDC Wonder (See </w:t>
      </w:r>
      <w:hyperlink r:id="rId8" w:history="1">
        <w:r w:rsidR="001D5A9C" w:rsidRPr="00033C4E">
          <w:rPr>
            <w:rStyle w:val="Hyperlink"/>
            <w:rFonts w:ascii="Times New Roman" w:hAnsi="Times New Roman"/>
          </w:rPr>
          <w:t>http://wonder.cdc.gov/mcd-icd10.html</w:t>
        </w:r>
      </w:hyperlink>
      <w:r w:rsidR="001D5A9C">
        <w:rPr>
          <w:rFonts w:ascii="Times New Roman" w:hAnsi="Times New Roman"/>
        </w:rPr>
        <w:t>)</w:t>
      </w:r>
    </w:p>
    <w:p w14:paraId="19755077" w14:textId="7FF430FA" w:rsidR="004A1E33" w:rsidRPr="00B0200E" w:rsidRDefault="004A1E33" w:rsidP="00B0200E">
      <w:pPr>
        <w:pStyle w:val="ListParagraph"/>
        <w:numPr>
          <w:ilvl w:val="0"/>
          <w:numId w:val="5"/>
        </w:numPr>
      </w:pPr>
      <w:r w:rsidRPr="00B0200E">
        <w:rPr>
          <w:rFonts w:ascii="Times New Roman" w:hAnsi="Times New Roman"/>
        </w:rPr>
        <w:t>The web-based platform contains numerous built-in validity checks that prevent abstractors from entering invalid data or conflicting data (e.g., the date of death is earlier than the date of injury or male is pregnant).</w:t>
      </w:r>
    </w:p>
    <w:p w14:paraId="449C9F4D" w14:textId="7AAC6576" w:rsidR="004A1E33" w:rsidRPr="00B0200E" w:rsidRDefault="004A1E33" w:rsidP="00B0200E">
      <w:pPr>
        <w:pStyle w:val="ListParagraph"/>
        <w:numPr>
          <w:ilvl w:val="0"/>
          <w:numId w:val="5"/>
        </w:numPr>
      </w:pPr>
      <w:r w:rsidRPr="00B0200E">
        <w:rPr>
          <w:rFonts w:ascii="Times New Roman" w:hAnsi="Times New Roman"/>
        </w:rPr>
        <w:t xml:space="preserve">By the end of year 1, </w:t>
      </w:r>
      <w:r w:rsidR="00350ACD" w:rsidRPr="00B0200E">
        <w:rPr>
          <w:rFonts w:ascii="Times New Roman" w:hAnsi="Times New Roman"/>
        </w:rPr>
        <w:t>additional validity check program will be designed to look for specific issues with opioid-related drug overdose deaths (e.g., flagging heroin-related deaths that list the route of ingestion as the route of admission). These reports will be circulated to states at least twice a year.</w:t>
      </w:r>
    </w:p>
    <w:p w14:paraId="352229DA" w14:textId="2AE51A53" w:rsidR="00350ACD" w:rsidRPr="00B0200E" w:rsidRDefault="00350ACD" w:rsidP="00B0200E">
      <w:pPr>
        <w:pStyle w:val="ListParagraph"/>
        <w:numPr>
          <w:ilvl w:val="0"/>
          <w:numId w:val="5"/>
        </w:numPr>
      </w:pPr>
      <w:r w:rsidRPr="00B0200E">
        <w:rPr>
          <w:rFonts w:ascii="Times New Roman" w:hAnsi="Times New Roman"/>
        </w:rPr>
        <w:t>In order to ensure CDC coding guidelines are being used, a randomly selected sample of a least 75 cases per state will be reviewed on a yearly basis. Feedback will be provided to the state.</w:t>
      </w:r>
    </w:p>
    <w:p w14:paraId="1D53976E" w14:textId="128D7B22" w:rsidR="00350ACD" w:rsidRPr="00B0200E" w:rsidRDefault="0088061F" w:rsidP="00B0200E">
      <w:pPr>
        <w:pStyle w:val="ListParagraph"/>
        <w:numPr>
          <w:ilvl w:val="0"/>
          <w:numId w:val="5"/>
        </w:numPr>
      </w:pPr>
      <w:r w:rsidRPr="00B0200E">
        <w:rPr>
          <w:rFonts w:ascii="Times New Roman" w:hAnsi="Times New Roman"/>
        </w:rPr>
        <w:t>CDC will work with states to develop standard protocols for analyzing complex variables such as toxicology results.</w:t>
      </w:r>
    </w:p>
    <w:p w14:paraId="3E5C745E" w14:textId="77777777" w:rsidR="0087540E" w:rsidRDefault="0087540E" w:rsidP="0087540E">
      <w:pPr>
        <w:rPr>
          <w:b/>
          <w:bCs/>
          <w:sz w:val="24"/>
        </w:rPr>
      </w:pPr>
    </w:p>
    <w:p w14:paraId="7BE91AA7" w14:textId="77777777" w:rsidR="0087540E" w:rsidRDefault="0087540E" w:rsidP="0087540E">
      <w:pPr>
        <w:rPr>
          <w:sz w:val="24"/>
        </w:rPr>
      </w:pPr>
      <w:r>
        <w:rPr>
          <w:b/>
          <w:bCs/>
          <w:sz w:val="24"/>
        </w:rPr>
        <w:t>Unusual Problems</w:t>
      </w:r>
    </w:p>
    <w:p w14:paraId="38B07713" w14:textId="77777777" w:rsidR="0087540E" w:rsidRDefault="0087540E" w:rsidP="0087540E">
      <w:pPr>
        <w:rPr>
          <w:sz w:val="24"/>
        </w:rPr>
      </w:pPr>
    </w:p>
    <w:p w14:paraId="02F9B4FC" w14:textId="7AC11130" w:rsidR="0087540E" w:rsidRDefault="0087540E" w:rsidP="0087540E">
      <w:pPr>
        <w:rPr>
          <w:sz w:val="24"/>
        </w:rPr>
      </w:pPr>
      <w:r>
        <w:rPr>
          <w:sz w:val="24"/>
        </w:rPr>
        <w:t xml:space="preserve">There are legal issues associated with </w:t>
      </w:r>
      <w:r w:rsidR="00F1213E">
        <w:rPr>
          <w:sz w:val="24"/>
        </w:rPr>
        <w:t>unintentional drug overdoses, especially if there is any suspicion of a suicide or homicide,</w:t>
      </w:r>
      <w:r>
        <w:rPr>
          <w:sz w:val="24"/>
        </w:rPr>
        <w:t xml:space="preserve"> than with deaths from natural causes.  </w:t>
      </w:r>
      <w:r w:rsidR="005529E4">
        <w:rPr>
          <w:sz w:val="24"/>
        </w:rPr>
        <w:t xml:space="preserve">Medical examiner and coroners may be reluctant to release files </w:t>
      </w:r>
      <w:r w:rsidR="006A5B05">
        <w:rPr>
          <w:sz w:val="24"/>
        </w:rPr>
        <w:t xml:space="preserve">for abstraction while a death investigation is in process. This may cause delays in receiving and entering data. The program can address and minimize this issue by building strong relationships between public health departments and ME/C offices. </w:t>
      </w:r>
    </w:p>
    <w:p w14:paraId="40A0D51B" w14:textId="77777777" w:rsidR="0087540E" w:rsidRDefault="0087540E" w:rsidP="0087540E">
      <w:pPr>
        <w:rPr>
          <w:sz w:val="24"/>
        </w:rPr>
      </w:pPr>
    </w:p>
    <w:p w14:paraId="3DFD3357" w14:textId="5691B946" w:rsidR="006A5B05" w:rsidRDefault="0087540E" w:rsidP="0087540E">
      <w:pPr>
        <w:rPr>
          <w:sz w:val="24"/>
        </w:rPr>
      </w:pPr>
      <w:r>
        <w:rPr>
          <w:sz w:val="24"/>
        </w:rPr>
        <w:t xml:space="preserve">An additional barrier is </w:t>
      </w:r>
      <w:r w:rsidR="00EA7007">
        <w:rPr>
          <w:sz w:val="24"/>
        </w:rPr>
        <w:t xml:space="preserve">that </w:t>
      </w:r>
      <w:r w:rsidR="006A5B05">
        <w:rPr>
          <w:sz w:val="24"/>
        </w:rPr>
        <w:t xml:space="preserve">many states have decentralized ME/C system (e.g., a separate coroner </w:t>
      </w:r>
      <w:r w:rsidR="00EA7007">
        <w:rPr>
          <w:sz w:val="24"/>
        </w:rPr>
        <w:t xml:space="preserve">and/or medical examiner </w:t>
      </w:r>
      <w:r w:rsidR="006A5B05">
        <w:rPr>
          <w:sz w:val="24"/>
        </w:rPr>
        <w:t>office for each county)</w:t>
      </w:r>
      <w:r>
        <w:rPr>
          <w:sz w:val="24"/>
        </w:rPr>
        <w:t xml:space="preserve"> </w:t>
      </w:r>
      <w:r w:rsidR="006A5B05">
        <w:rPr>
          <w:sz w:val="24"/>
        </w:rPr>
        <w:t xml:space="preserve">and consequently records </w:t>
      </w:r>
      <w:r w:rsidR="00AE2BD3">
        <w:rPr>
          <w:sz w:val="24"/>
        </w:rPr>
        <w:t>on unintentional drug overdose</w:t>
      </w:r>
      <w:r>
        <w:rPr>
          <w:sz w:val="24"/>
        </w:rPr>
        <w:t xml:space="preserve"> deat</w:t>
      </w:r>
      <w:r w:rsidR="006A69D5">
        <w:rPr>
          <w:sz w:val="24"/>
        </w:rPr>
        <w:t>hs are non-centralized</w:t>
      </w:r>
      <w:r w:rsidR="00656488">
        <w:rPr>
          <w:sz w:val="24"/>
        </w:rPr>
        <w:t xml:space="preserve"> and not recorded in a standard manner</w:t>
      </w:r>
      <w:r w:rsidR="006A69D5">
        <w:rPr>
          <w:sz w:val="24"/>
        </w:rPr>
        <w:t>.  Only 1</w:t>
      </w:r>
      <w:r w:rsidR="00EA7007">
        <w:rPr>
          <w:sz w:val="24"/>
        </w:rPr>
        <w:t>5</w:t>
      </w:r>
      <w:r>
        <w:rPr>
          <w:sz w:val="24"/>
        </w:rPr>
        <w:t xml:space="preserve"> states</w:t>
      </w:r>
      <w:r w:rsidR="00EA7007">
        <w:rPr>
          <w:sz w:val="24"/>
        </w:rPr>
        <w:t xml:space="preserve"> and the District of Columbia</w:t>
      </w:r>
      <w:r>
        <w:rPr>
          <w:sz w:val="24"/>
        </w:rPr>
        <w:t xml:space="preserve"> have statewide medical examiner systems with centralized records; the remainder have county me</w:t>
      </w:r>
      <w:r w:rsidR="0014038F">
        <w:rPr>
          <w:sz w:val="24"/>
        </w:rPr>
        <w:t>dical examiners and/or coroners</w:t>
      </w:r>
      <w:r w:rsidR="00EA7007">
        <w:rPr>
          <w:rStyle w:val="EndnoteReference"/>
          <w:sz w:val="24"/>
        </w:rPr>
        <w:endnoteReference w:id="3"/>
      </w:r>
      <w:r w:rsidR="00EA7007">
        <w:rPr>
          <w:sz w:val="24"/>
        </w:rPr>
        <w:t>.</w:t>
      </w:r>
      <w:r w:rsidR="006A5B05">
        <w:rPr>
          <w:sz w:val="24"/>
        </w:rPr>
        <w:t>Collecting data in states with large numbers of ME/C</w:t>
      </w:r>
      <w:r w:rsidR="00656488">
        <w:rPr>
          <w:sz w:val="24"/>
        </w:rPr>
        <w:t xml:space="preserve"> offices can be challenging as state health department must build individual relationships with each office to share data. Working with state or regional associations of ME/C is one approach that will be encouraged to minimize this problem. </w:t>
      </w:r>
    </w:p>
    <w:p w14:paraId="502E4931" w14:textId="77777777" w:rsidR="006A5B05" w:rsidRDefault="006A5B05" w:rsidP="0087540E">
      <w:pPr>
        <w:rPr>
          <w:sz w:val="24"/>
        </w:rPr>
      </w:pPr>
    </w:p>
    <w:p w14:paraId="1145EB13" w14:textId="5C2A8303" w:rsidR="0087540E" w:rsidRDefault="00656488" w:rsidP="0087540E">
      <w:pPr>
        <w:rPr>
          <w:sz w:val="24"/>
        </w:rPr>
      </w:pPr>
      <w:r>
        <w:rPr>
          <w:sz w:val="24"/>
        </w:rPr>
        <w:t>M</w:t>
      </w:r>
      <w:r w:rsidR="006A5B05">
        <w:rPr>
          <w:sz w:val="24"/>
        </w:rPr>
        <w:t>oreover</w:t>
      </w:r>
      <w:r w:rsidR="0087540E">
        <w:rPr>
          <w:sz w:val="24"/>
        </w:rPr>
        <w:t xml:space="preserve">, </w:t>
      </w:r>
      <w:r w:rsidR="008352A9">
        <w:rPr>
          <w:sz w:val="24"/>
        </w:rPr>
        <w:t>ME/C</w:t>
      </w:r>
      <w:r w:rsidR="0087540E">
        <w:rPr>
          <w:sz w:val="24"/>
        </w:rPr>
        <w:t xml:space="preserve"> information is not standardized and may not be computerized.  Time consuming abstraction from primary sources by trained abstractors will be required.  Eventually efforts to develop an electronic death certificate and </w:t>
      </w:r>
      <w:r w:rsidR="008352A9">
        <w:rPr>
          <w:sz w:val="24"/>
        </w:rPr>
        <w:t>ME/C</w:t>
      </w:r>
      <w:r w:rsidR="00F1213E">
        <w:rPr>
          <w:sz w:val="24"/>
        </w:rPr>
        <w:t xml:space="preserve">’s greater use of electronic data collection </w:t>
      </w:r>
      <w:r w:rsidR="0087540E">
        <w:rPr>
          <w:sz w:val="24"/>
        </w:rPr>
        <w:t xml:space="preserve">may dramatically reduce the need for data abstraction.   </w:t>
      </w:r>
    </w:p>
    <w:p w14:paraId="4257EEC0" w14:textId="77777777" w:rsidR="0087540E" w:rsidRDefault="0087540E" w:rsidP="0087540E">
      <w:pPr>
        <w:rPr>
          <w:sz w:val="24"/>
        </w:rPr>
      </w:pPr>
    </w:p>
    <w:p w14:paraId="426F1417" w14:textId="77777777" w:rsidR="0087540E" w:rsidRDefault="0087540E" w:rsidP="0087540E">
      <w:pPr>
        <w:tabs>
          <w:tab w:val="left" w:pos="-1440"/>
        </w:tabs>
        <w:ind w:left="720" w:hanging="720"/>
        <w:rPr>
          <w:sz w:val="24"/>
        </w:rPr>
      </w:pPr>
      <w:r>
        <w:rPr>
          <w:b/>
          <w:bCs/>
          <w:sz w:val="24"/>
        </w:rPr>
        <w:t>3.</w:t>
      </w:r>
      <w:r>
        <w:rPr>
          <w:b/>
          <w:bCs/>
          <w:sz w:val="24"/>
        </w:rPr>
        <w:tab/>
        <w:t>Methods to Maximize Response Rates and Deal with Non-response</w:t>
      </w:r>
    </w:p>
    <w:p w14:paraId="3A62961D" w14:textId="77777777" w:rsidR="0087540E" w:rsidRDefault="0087540E" w:rsidP="0087540E">
      <w:pPr>
        <w:rPr>
          <w:sz w:val="24"/>
        </w:rPr>
      </w:pPr>
    </w:p>
    <w:p w14:paraId="7325B59E" w14:textId="77777777" w:rsidR="0087540E" w:rsidRDefault="0087540E" w:rsidP="0087540E">
      <w:pPr>
        <w:rPr>
          <w:color w:val="000000"/>
          <w:sz w:val="24"/>
        </w:rPr>
      </w:pPr>
      <w:r>
        <w:rPr>
          <w:color w:val="000000"/>
          <w:sz w:val="24"/>
        </w:rPr>
        <w:t>This issue is not relevant with this methodology.</w:t>
      </w:r>
    </w:p>
    <w:p w14:paraId="08B55B7F" w14:textId="77777777" w:rsidR="0087540E" w:rsidRDefault="0087540E" w:rsidP="0087540E">
      <w:pPr>
        <w:rPr>
          <w:b/>
          <w:bCs/>
          <w:color w:val="000000"/>
          <w:sz w:val="24"/>
        </w:rPr>
      </w:pPr>
    </w:p>
    <w:p w14:paraId="3083DC99" w14:textId="77777777" w:rsidR="0087540E" w:rsidRDefault="0087540E" w:rsidP="0087540E">
      <w:pPr>
        <w:tabs>
          <w:tab w:val="left" w:pos="-1440"/>
        </w:tabs>
        <w:ind w:left="720" w:hanging="720"/>
        <w:rPr>
          <w:color w:val="000000"/>
          <w:sz w:val="24"/>
        </w:rPr>
      </w:pPr>
      <w:r>
        <w:rPr>
          <w:b/>
          <w:bCs/>
          <w:color w:val="000000"/>
          <w:sz w:val="24"/>
        </w:rPr>
        <w:t>4.</w:t>
      </w:r>
      <w:r>
        <w:rPr>
          <w:b/>
          <w:bCs/>
          <w:color w:val="000000"/>
          <w:sz w:val="24"/>
        </w:rPr>
        <w:tab/>
        <w:t>Tests of Procedures or Methods to be Undertaken</w:t>
      </w:r>
    </w:p>
    <w:p w14:paraId="4DB29BAB" w14:textId="77777777" w:rsidR="0087540E" w:rsidRDefault="0087540E" w:rsidP="0087540E">
      <w:pPr>
        <w:rPr>
          <w:color w:val="000000"/>
          <w:sz w:val="24"/>
        </w:rPr>
      </w:pPr>
    </w:p>
    <w:p w14:paraId="580AD0E7" w14:textId="40642619" w:rsidR="00BC4F55" w:rsidRPr="0063680F" w:rsidRDefault="00882EC8" w:rsidP="0063680F">
      <w:pPr>
        <w:pStyle w:val="ListParagraph"/>
        <w:ind w:left="0"/>
        <w:rPr>
          <w:rFonts w:ascii="Times New Roman" w:hAnsi="Times New Roman"/>
        </w:rPr>
      </w:pPr>
      <w:r>
        <w:rPr>
          <w:rFonts w:ascii="Times New Roman" w:hAnsi="Times New Roman"/>
          <w:color w:val="000000"/>
        </w:rPr>
        <w:t>SUDORS</w:t>
      </w:r>
      <w:r w:rsidR="00F1213E">
        <w:rPr>
          <w:rFonts w:ascii="Times New Roman" w:hAnsi="Times New Roman"/>
          <w:color w:val="000000"/>
        </w:rPr>
        <w:t xml:space="preserve"> is lever</w:t>
      </w:r>
      <w:r w:rsidR="00A05191">
        <w:rPr>
          <w:rFonts w:ascii="Times New Roman" w:hAnsi="Times New Roman"/>
          <w:color w:val="000000"/>
        </w:rPr>
        <w:t>aging the data collection platform</w:t>
      </w:r>
      <w:r w:rsidR="00F1213E">
        <w:rPr>
          <w:rFonts w:ascii="Times New Roman" w:hAnsi="Times New Roman"/>
          <w:color w:val="000000"/>
        </w:rPr>
        <w:t xml:space="preserve"> and lessons learned from NVDRS. </w:t>
      </w:r>
      <w:r w:rsidR="0087540E" w:rsidRPr="0063680F">
        <w:rPr>
          <w:rFonts w:ascii="Times New Roman" w:hAnsi="Times New Roman"/>
          <w:color w:val="000000"/>
        </w:rPr>
        <w:t>States began collecting data for NVDRS in 2003</w:t>
      </w:r>
      <w:r w:rsidR="007451EE">
        <w:rPr>
          <w:rFonts w:ascii="Times New Roman" w:hAnsi="Times New Roman"/>
          <w:color w:val="000000"/>
        </w:rPr>
        <w:t xml:space="preserve">. </w:t>
      </w:r>
      <w:r w:rsidR="00F1213E">
        <w:rPr>
          <w:rFonts w:ascii="Times New Roman" w:hAnsi="Times New Roman"/>
          <w:color w:val="000000"/>
        </w:rPr>
        <w:t xml:space="preserve">NVDRS uses </w:t>
      </w:r>
      <w:r w:rsidR="00BC4F55" w:rsidRPr="0063680F">
        <w:rPr>
          <w:rFonts w:ascii="Times New Roman" w:hAnsi="Times New Roman"/>
        </w:rPr>
        <w:t xml:space="preserve">a </w:t>
      </w:r>
      <w:r w:rsidR="00BC4F55">
        <w:rPr>
          <w:rFonts w:ascii="Times New Roman" w:hAnsi="Times New Roman"/>
        </w:rPr>
        <w:t xml:space="preserve">web-based </w:t>
      </w:r>
      <w:r w:rsidR="00BC4F55" w:rsidRPr="0063680F">
        <w:rPr>
          <w:rFonts w:ascii="Times New Roman" w:hAnsi="Times New Roman"/>
        </w:rPr>
        <w:t xml:space="preserve">data </w:t>
      </w:r>
      <w:r w:rsidR="00BC4F55">
        <w:rPr>
          <w:rFonts w:ascii="Times New Roman" w:hAnsi="Times New Roman"/>
        </w:rPr>
        <w:t>entry</w:t>
      </w:r>
      <w:r w:rsidR="00A05191">
        <w:rPr>
          <w:rFonts w:ascii="Times New Roman" w:hAnsi="Times New Roman"/>
        </w:rPr>
        <w:t xml:space="preserve"> platform</w:t>
      </w:r>
      <w:r w:rsidR="00BC4F55" w:rsidRPr="0063680F">
        <w:rPr>
          <w:rFonts w:ascii="Times New Roman" w:hAnsi="Times New Roman"/>
        </w:rPr>
        <w:t xml:space="preserve"> </w:t>
      </w:r>
      <w:r w:rsidR="00DC4874">
        <w:rPr>
          <w:rFonts w:ascii="Times New Roman" w:hAnsi="Times New Roman"/>
        </w:rPr>
        <w:t xml:space="preserve">with </w:t>
      </w:r>
      <w:r w:rsidR="00BC4F55" w:rsidRPr="0063680F">
        <w:rPr>
          <w:rFonts w:ascii="Times New Roman" w:hAnsi="Times New Roman"/>
        </w:rPr>
        <w:t>streamlined coding system</w:t>
      </w:r>
      <w:r w:rsidR="00BC4F55">
        <w:rPr>
          <w:rFonts w:ascii="Times New Roman" w:hAnsi="Times New Roman"/>
        </w:rPr>
        <w:t xml:space="preserve"> to facilitate data abstraction efficiency</w:t>
      </w:r>
      <w:r w:rsidR="00CE6E2F">
        <w:rPr>
          <w:rFonts w:ascii="Times New Roman" w:hAnsi="Times New Roman"/>
        </w:rPr>
        <w:t xml:space="preserve"> (see Attachment E</w:t>
      </w:r>
      <w:r w:rsidR="00881E63">
        <w:rPr>
          <w:rFonts w:ascii="Times New Roman" w:hAnsi="Times New Roman"/>
        </w:rPr>
        <w:t xml:space="preserve"> for screenshots of variables to be collected by </w:t>
      </w:r>
      <w:r>
        <w:rPr>
          <w:rFonts w:ascii="Times New Roman" w:hAnsi="Times New Roman"/>
        </w:rPr>
        <w:t>SUDORS</w:t>
      </w:r>
      <w:r w:rsidR="00881E63">
        <w:rPr>
          <w:rFonts w:ascii="Times New Roman" w:hAnsi="Times New Roman"/>
        </w:rPr>
        <w:t>)</w:t>
      </w:r>
      <w:r w:rsidR="00BC4F55" w:rsidRPr="0063680F">
        <w:rPr>
          <w:rFonts w:ascii="Times New Roman" w:hAnsi="Times New Roman"/>
        </w:rPr>
        <w:t>.</w:t>
      </w:r>
      <w:r w:rsidR="00F1213E">
        <w:rPr>
          <w:rFonts w:ascii="Times New Roman" w:hAnsi="Times New Roman"/>
        </w:rPr>
        <w:t xml:space="preserve"> By leveraging the data collection system and approach of NVDRS, </w:t>
      </w:r>
      <w:r>
        <w:rPr>
          <w:rFonts w:ascii="Times New Roman" w:hAnsi="Times New Roman"/>
        </w:rPr>
        <w:t>SUDORS</w:t>
      </w:r>
      <w:r w:rsidR="00F1213E">
        <w:rPr>
          <w:rFonts w:ascii="Times New Roman" w:hAnsi="Times New Roman"/>
        </w:rPr>
        <w:t xml:space="preserve"> is implementing a feasible and tested system. </w:t>
      </w:r>
    </w:p>
    <w:p w14:paraId="31FD0955" w14:textId="77777777" w:rsidR="0087540E" w:rsidRDefault="0087540E" w:rsidP="0087540E">
      <w:pPr>
        <w:rPr>
          <w:color w:val="000000"/>
          <w:sz w:val="24"/>
        </w:rPr>
      </w:pPr>
      <w:r>
        <w:rPr>
          <w:color w:val="000000"/>
          <w:sz w:val="24"/>
        </w:rPr>
        <w:t xml:space="preserve"> </w:t>
      </w:r>
    </w:p>
    <w:p w14:paraId="535BCC6F" w14:textId="77777777" w:rsidR="0087540E" w:rsidRDefault="0087540E" w:rsidP="0087540E">
      <w:pPr>
        <w:tabs>
          <w:tab w:val="left" w:pos="-1440"/>
        </w:tabs>
        <w:ind w:left="720" w:hanging="720"/>
        <w:rPr>
          <w:color w:val="000000"/>
          <w:sz w:val="24"/>
        </w:rPr>
      </w:pPr>
      <w:r>
        <w:rPr>
          <w:b/>
          <w:bCs/>
          <w:color w:val="000000"/>
          <w:sz w:val="24"/>
        </w:rPr>
        <w:t>5.</w:t>
      </w:r>
      <w:r>
        <w:rPr>
          <w:b/>
          <w:bCs/>
          <w:color w:val="000000"/>
          <w:sz w:val="24"/>
        </w:rPr>
        <w:tab/>
        <w:t>Individuals Consulted on Statistical Aspects and Individuals Collecting and/or Analyzing Data</w:t>
      </w:r>
    </w:p>
    <w:p w14:paraId="03BE8DE7" w14:textId="77777777" w:rsidR="0087540E" w:rsidRDefault="0087540E" w:rsidP="0087540E">
      <w:pPr>
        <w:rPr>
          <w:color w:val="000000"/>
          <w:sz w:val="24"/>
        </w:rPr>
      </w:pPr>
    </w:p>
    <w:p w14:paraId="405686A6" w14:textId="77777777" w:rsidR="0087540E" w:rsidRDefault="0087540E" w:rsidP="0087540E">
      <w:pPr>
        <w:rPr>
          <w:color w:val="000000"/>
          <w:sz w:val="24"/>
        </w:rPr>
      </w:pPr>
      <w:r>
        <w:rPr>
          <w:color w:val="000000"/>
          <w:sz w:val="24"/>
        </w:rPr>
        <w:t>There are no statistical aspects related to this surveillance system.</w:t>
      </w:r>
    </w:p>
    <w:p w14:paraId="52785CD4" w14:textId="77777777" w:rsidR="0087540E" w:rsidRDefault="0087540E" w:rsidP="0087540E">
      <w:pPr>
        <w:rPr>
          <w:color w:val="000000"/>
          <w:sz w:val="24"/>
        </w:rPr>
      </w:pPr>
    </w:p>
    <w:p w14:paraId="6E8E18A4" w14:textId="77777777" w:rsidR="0087540E" w:rsidRDefault="0087540E" w:rsidP="0087540E">
      <w:pPr>
        <w:rPr>
          <w:color w:val="000000"/>
          <w:sz w:val="24"/>
        </w:rPr>
      </w:pPr>
      <w:r>
        <w:rPr>
          <w:color w:val="000000"/>
          <w:sz w:val="24"/>
        </w:rPr>
        <w:t xml:space="preserve">The data will be collected by state health department staff.  Data will be transmitted </w:t>
      </w:r>
      <w:r w:rsidR="0006692B">
        <w:rPr>
          <w:color w:val="000000"/>
          <w:sz w:val="24"/>
        </w:rPr>
        <w:t xml:space="preserve">via the web to </w:t>
      </w:r>
      <w:r w:rsidR="002E7AD5">
        <w:rPr>
          <w:color w:val="000000"/>
          <w:sz w:val="24"/>
        </w:rPr>
        <w:t>CDC-based server.</w:t>
      </w:r>
    </w:p>
    <w:p w14:paraId="5C542D6F" w14:textId="77777777" w:rsidR="0087540E" w:rsidRDefault="0087540E" w:rsidP="0087540E">
      <w:pPr>
        <w:rPr>
          <w:color w:val="000000"/>
          <w:sz w:val="24"/>
        </w:rPr>
      </w:pPr>
    </w:p>
    <w:p w14:paraId="3B31AC04" w14:textId="2A0B4727" w:rsidR="0087540E" w:rsidRPr="0087540E" w:rsidRDefault="0087540E" w:rsidP="0087540E">
      <w:pPr>
        <w:widowControl/>
        <w:rPr>
          <w:rFonts w:ascii="Helvetica-Bold" w:hAnsi="Helvetica-Bold" w:cs="Helvetica-Bold"/>
          <w:color w:val="000000"/>
          <w:szCs w:val="20"/>
        </w:rPr>
      </w:pPr>
    </w:p>
    <w:sectPr w:rsidR="0087540E" w:rsidRPr="0087540E" w:rsidSect="00912111">
      <w:pgSz w:w="12240" w:h="15840"/>
      <w:pgMar w:top="1080" w:right="1800" w:bottom="72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A5DB6F" w14:textId="77777777" w:rsidR="00817FDB" w:rsidRDefault="00817FDB">
      <w:r>
        <w:separator/>
      </w:r>
    </w:p>
  </w:endnote>
  <w:endnote w:type="continuationSeparator" w:id="0">
    <w:p w14:paraId="5B3B9A60" w14:textId="77777777" w:rsidR="00817FDB" w:rsidRDefault="00817FDB">
      <w:r>
        <w:continuationSeparator/>
      </w:r>
    </w:p>
  </w:endnote>
  <w:endnote w:id="1">
    <w:p w14:paraId="43D6D929" w14:textId="77777777" w:rsidR="00EA6ECA" w:rsidRDefault="00EA6ECA" w:rsidP="00EA6ECA">
      <w:pPr>
        <w:pStyle w:val="EndnoteText"/>
        <w:rPr>
          <w:noProof/>
        </w:rPr>
      </w:pPr>
      <w:r>
        <w:rPr>
          <w:rStyle w:val="EndnoteReference"/>
        </w:rPr>
        <w:endnoteRef/>
      </w:r>
      <w:r>
        <w:t xml:space="preserve"> </w:t>
      </w:r>
      <w:r>
        <w:fldChar w:fldCharType="begin"/>
      </w:r>
      <w:r>
        <w:instrText xml:space="preserve"> ADDIN EN.CITE &lt;EndNote&gt;&lt;Cite&gt;&lt;Author&gt;NCHS&lt;/Author&gt;&lt;Year&gt;2016&lt;/Year&gt;&lt;RecNum&gt;3&lt;/RecNum&gt;&lt;DisplayText&gt;NCHS (2016). &amp;quot;Percent of drug poisoning deaths that mention the type of drug(s) involved, by State: 2013-2014.&amp;quot; Retrieved February 4, 2016, from http://www.cdc.gov/nchs/data/health_policy/unspecified_drugs_by_state_2013-2014.pdf.&amp;#xD;&amp;#x9;&lt;/DisplayText&gt;&lt;record&gt;&lt;rec-number&gt;3&lt;/rec-number&gt;&lt;foreign-keys&gt;&lt;key app="EN" db-id="rr0ev9z2i5rafvefstmxt9riwttsrfsrwvar" timestamp="1454621760"&gt;3&lt;/key&gt;&lt;/foreign-keys&gt;&lt;ref-type name="Web Page"&gt;12&lt;/ref-type&gt;&lt;contributors&gt;&lt;authors&gt;&lt;author&gt;NCHS&lt;/author&gt;&lt;/authors&gt;&lt;/contributors&gt;&lt;titles&gt;&lt;title&gt;Percent of drug poisoning deaths that mention the type of drug(s) involved, by State: 2013-2014&lt;/title&gt;&lt;/titles&gt;&lt;volume&gt;2016&lt;/volume&gt;&lt;number&gt;February 4&lt;/number&gt;&lt;dates&gt;&lt;year&gt;2016&lt;/year&gt;&lt;/dates&gt;&lt;publisher&gt;CDC/NCHS&lt;/publisher&gt;&lt;urls&gt;&lt;related-urls&gt;&lt;url&gt; http://www.cdc.gov/nchs/data/health_policy/unspecified_drugs_by_state_2013-2014.pdf&lt;/url&gt;&lt;/related-urls&gt;&lt;/urls&gt;&lt;/record&gt;&lt;/Cite&gt;&lt;/EndNote&gt;</w:instrText>
      </w:r>
      <w:r>
        <w:fldChar w:fldCharType="separate"/>
      </w:r>
      <w:r>
        <w:rPr>
          <w:noProof/>
        </w:rPr>
        <w:t>NCHS (2016). "Percent of drug poisoning deaths that mention the type of drug(s) involved, by State: 2013-2014." Retrieved February 4, 2016, from http://www.cdc.gov/nchs/data/health_policy/unspecified_drugs_by_state_2013-2014.pdf.</w:t>
      </w:r>
    </w:p>
    <w:p w14:paraId="2455CDBE" w14:textId="77777777" w:rsidR="00EA6ECA" w:rsidRDefault="00EA6ECA" w:rsidP="00EA6ECA">
      <w:pPr>
        <w:pStyle w:val="EndnoteText"/>
      </w:pPr>
      <w:r>
        <w:rPr>
          <w:noProof/>
        </w:rPr>
        <w:tab/>
      </w:r>
      <w:r>
        <w:fldChar w:fldCharType="end"/>
      </w:r>
    </w:p>
  </w:endnote>
  <w:endnote w:id="2">
    <w:p w14:paraId="0AC2AF51" w14:textId="77777777" w:rsidR="00EA6ECA" w:rsidRDefault="00EA6ECA" w:rsidP="00EA6ECA">
      <w:pPr>
        <w:pStyle w:val="EndnoteText"/>
        <w:rPr>
          <w:noProof/>
        </w:rPr>
      </w:pPr>
      <w:r>
        <w:rPr>
          <w:rStyle w:val="EndnoteReference"/>
        </w:rPr>
        <w:endnoteRef/>
      </w:r>
      <w:r>
        <w:t xml:space="preserve"> </w:t>
      </w:r>
      <w:r>
        <w:fldChar w:fldCharType="begin"/>
      </w:r>
      <w:r>
        <w:instrText xml:space="preserve"> ADDIN EN.CITE &lt;EndNote&gt;&lt;Cite&gt;&lt;Author&gt;Warner&lt;/Author&gt;&lt;Year&gt;2013&lt;/Year&gt;&lt;RecNum&gt;4&lt;/RecNum&gt;&lt;DisplayText&gt;Warner, M., et al. (2013). &amp;quot;State variation in certifying manner of death and drugs involved in drug intoxication deaths.&amp;quot; &lt;style face="underline"&gt;Academic Forensic Pathology&lt;/style&gt; &lt;style face="bold"&gt;3&lt;/style&gt;(2): 231-237.&amp;#xD;&amp;#x9;&lt;/DisplayText&gt;&lt;record&gt;&lt;rec-number&gt;4&lt;/rec-number&gt;&lt;foreign-keys&gt;&lt;key app="EN" db-id="rr0ev9z2i5rafvefstmxt9riwttsrfsrwvar" timestamp="1454622330"&gt;4&lt;/key&gt;&lt;/foreign-keys&gt;&lt;ref-type name="Journal Article"&gt;17&lt;/ref-type&gt;&lt;contributors&gt;&lt;authors&gt;&lt;author&gt;Margaret Warner&lt;/author&gt;&lt;author&gt;Leonard J. Paulozzi&lt;/author&gt;&lt;author&gt;Kurt B. Nolte&lt;/author&gt;&lt;author&gt;Gregory G. Davis&lt;/author&gt;&lt;author&gt;Lewis S. Nelson&lt;/author&gt;&lt;/authors&gt;&lt;/contributors&gt;&lt;titles&gt;&lt;title&gt;State variation in certifying manner of death and drugs involved in drug intoxication deaths&lt;/title&gt;&lt;secondary-title&gt;Academic Forensic Pathology&lt;/secondary-title&gt;&lt;/titles&gt;&lt;periodical&gt;&lt;full-title&gt;Academic Forensic Pathology&lt;/full-title&gt;&lt;/periodical&gt;&lt;pages&gt;231-237&lt;/pages&gt;&lt;volume&gt;3&lt;/volume&gt;&lt;number&gt;2&lt;/number&gt;&lt;dates&gt;&lt;year&gt;2013&lt;/year&gt;&lt;/dates&gt;&lt;urls&gt;&lt;/urls&gt;&lt;/record&gt;&lt;/Cite&gt;&lt;/EndNote&gt;</w:instrText>
      </w:r>
      <w:r>
        <w:fldChar w:fldCharType="separate"/>
      </w:r>
      <w:r>
        <w:rPr>
          <w:noProof/>
        </w:rPr>
        <w:t xml:space="preserve">Warner, M., et al. (2013). "State variation in certifying manner of death and drugs involved in drug intoxication deaths." </w:t>
      </w:r>
      <w:r w:rsidRPr="005975A9">
        <w:rPr>
          <w:noProof/>
          <w:u w:val="single"/>
        </w:rPr>
        <w:t>Academic Forensic Pathology</w:t>
      </w:r>
      <w:r>
        <w:rPr>
          <w:noProof/>
        </w:rPr>
        <w:t xml:space="preserve"> </w:t>
      </w:r>
      <w:r w:rsidRPr="005975A9">
        <w:rPr>
          <w:b/>
          <w:noProof/>
        </w:rPr>
        <w:t>3</w:t>
      </w:r>
      <w:r>
        <w:rPr>
          <w:noProof/>
        </w:rPr>
        <w:t>(2): 231-237.</w:t>
      </w:r>
    </w:p>
    <w:p w14:paraId="69CC803A" w14:textId="77777777" w:rsidR="00EA6ECA" w:rsidRDefault="00EA6ECA" w:rsidP="00EA6ECA">
      <w:pPr>
        <w:pStyle w:val="EndnoteText"/>
      </w:pPr>
      <w:r>
        <w:rPr>
          <w:noProof/>
        </w:rPr>
        <w:tab/>
      </w:r>
      <w:r>
        <w:fldChar w:fldCharType="end"/>
      </w:r>
    </w:p>
  </w:endnote>
  <w:endnote w:id="3">
    <w:p w14:paraId="1637D20E" w14:textId="59CA7822" w:rsidR="00EA7007" w:rsidRDefault="00EA7007" w:rsidP="00EA7007">
      <w:pPr>
        <w:rPr>
          <w:noProof/>
        </w:rPr>
      </w:pPr>
      <w:r>
        <w:rPr>
          <w:rStyle w:val="EndnoteReference"/>
        </w:rPr>
        <w:endnoteRef/>
      </w:r>
      <w:r>
        <w:t xml:space="preserve"> </w:t>
      </w:r>
      <w:r>
        <w:fldChar w:fldCharType="begin"/>
      </w:r>
      <w:r>
        <w:instrText xml:space="preserve"> ADDIN EN.CITE &lt;EndNote&gt;&lt;Cite&gt;&lt;Author&gt;Frontline&lt;/Author&gt;&lt;Year&gt;2011&lt;/Year&gt;&lt;RecNum&gt;21&lt;/RecNum&gt;&lt;DisplayText&gt;Frontline (2011). &amp;quot;Map Death in America.&amp;quot; Retrieved February 5, 2016, from http://www.pbs.org/wgbh/pages/frontline/post-mortem/map-death-in-america/.&amp;#xD;&amp;#x9;&lt;/DisplayText&gt;&lt;record&gt;&lt;rec-number&gt;21&lt;/rec-number&gt;&lt;foreign-keys&gt;&lt;key app="EN" db-id="rr0ev9z2i5rafvefstmxt9riwttsrfsrwvar" timestamp="1454703449"&gt;21&lt;/key&gt;&lt;/foreign-keys&gt;&lt;ref-type name="Web Page"&gt;12&lt;/ref-type&gt;&lt;contributors&gt;&lt;authors&gt;&lt;author&gt;Frontline&lt;/author&gt;&lt;/authors&gt;&lt;/contributors&gt;&lt;titles&gt;&lt;title&gt;Map Death in America&lt;/title&gt;&lt;/titles&gt;&lt;volume&gt;2016&lt;/volume&gt;&lt;number&gt;February 5&lt;/number&gt;&lt;dates&gt;&lt;year&gt;2011&lt;/year&gt;&lt;/dates&gt;&lt;urls&gt;&lt;related-urls&gt;&lt;url&gt;http://www.pbs.org/wgbh/pages/frontline/post-mortem/map-death-in-america/&lt;/url&gt;&lt;/related-urls&gt;&lt;/urls&gt;&lt;/record&gt;&lt;/Cite&gt;&lt;/EndNote&gt;</w:instrText>
      </w:r>
      <w:r>
        <w:fldChar w:fldCharType="separate"/>
      </w:r>
      <w:r>
        <w:rPr>
          <w:noProof/>
        </w:rPr>
        <w:t>Frontline (2011). "Map Death in America." Retrieved February 5, 2016, from http://www.pbs.org/wgbh/pages/frontline/post-mortem/map-death-in-america/.</w:t>
      </w:r>
    </w:p>
    <w:p w14:paraId="4272EB24" w14:textId="056A1456" w:rsidR="00EA7007" w:rsidRDefault="00EA7007" w:rsidP="00EA7007">
      <w:pPr>
        <w:rPr>
          <w:sz w:val="24"/>
        </w:rPr>
      </w:pPr>
      <w:r>
        <w:rPr>
          <w:noProof/>
        </w:rPr>
        <w:tab/>
      </w:r>
      <w:r>
        <w:fldChar w:fldCharType="end"/>
      </w:r>
    </w:p>
    <w:p w14:paraId="62DC62A6" w14:textId="0501E762" w:rsidR="00EA7007" w:rsidRDefault="00EA700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B32BA" w14:textId="77777777" w:rsidR="00817FDB" w:rsidRDefault="00817FDB">
      <w:r>
        <w:separator/>
      </w:r>
    </w:p>
  </w:footnote>
  <w:footnote w:type="continuationSeparator" w:id="0">
    <w:p w14:paraId="29D13DB9" w14:textId="77777777" w:rsidR="00817FDB" w:rsidRDefault="00817F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15:restartNumberingAfterBreak="0">
    <w:nsid w:val="236C1B5B"/>
    <w:multiLevelType w:val="hybridMultilevel"/>
    <w:tmpl w:val="AE80EAAC"/>
    <w:lvl w:ilvl="0" w:tplc="5F1888B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F134F7"/>
    <w:multiLevelType w:val="hybridMultilevel"/>
    <w:tmpl w:val="5FAA7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7F331889"/>
    <w:multiLevelType w:val="hybridMultilevel"/>
    <w:tmpl w:val="EC32D5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3&lt;/item&gt;&lt;item&gt;4&lt;/item&gt;&lt;item&gt;21&lt;/item&gt;&lt;/record-ids&gt;&lt;/item&gt;&lt;/Libraries&gt;"/>
  </w:docVars>
  <w:rsids>
    <w:rsidRoot w:val="0087540E"/>
    <w:rsid w:val="00001E45"/>
    <w:rsid w:val="000128BE"/>
    <w:rsid w:val="000346B4"/>
    <w:rsid w:val="0006568F"/>
    <w:rsid w:val="0006692B"/>
    <w:rsid w:val="00084B10"/>
    <w:rsid w:val="00086B2A"/>
    <w:rsid w:val="000879F8"/>
    <w:rsid w:val="00092BF3"/>
    <w:rsid w:val="000B4B53"/>
    <w:rsid w:val="000D015F"/>
    <w:rsid w:val="000D7F4E"/>
    <w:rsid w:val="00115C20"/>
    <w:rsid w:val="0014038F"/>
    <w:rsid w:val="0015342E"/>
    <w:rsid w:val="00183AC6"/>
    <w:rsid w:val="00196C4D"/>
    <w:rsid w:val="001A2B65"/>
    <w:rsid w:val="001A6C50"/>
    <w:rsid w:val="001B45C7"/>
    <w:rsid w:val="001C60C3"/>
    <w:rsid w:val="001D4CF5"/>
    <w:rsid w:val="001D5A9C"/>
    <w:rsid w:val="001F2897"/>
    <w:rsid w:val="001F5605"/>
    <w:rsid w:val="001F73C5"/>
    <w:rsid w:val="0021689C"/>
    <w:rsid w:val="0022193A"/>
    <w:rsid w:val="00235B0D"/>
    <w:rsid w:val="00256FBC"/>
    <w:rsid w:val="002A3435"/>
    <w:rsid w:val="002A7F05"/>
    <w:rsid w:val="002B3994"/>
    <w:rsid w:val="002B5AAD"/>
    <w:rsid w:val="002D4E6B"/>
    <w:rsid w:val="002E7AD5"/>
    <w:rsid w:val="002F66A2"/>
    <w:rsid w:val="00311DC7"/>
    <w:rsid w:val="00350ACD"/>
    <w:rsid w:val="00363963"/>
    <w:rsid w:val="00366FBC"/>
    <w:rsid w:val="0038511F"/>
    <w:rsid w:val="003853A9"/>
    <w:rsid w:val="003943BF"/>
    <w:rsid w:val="003B0812"/>
    <w:rsid w:val="003B1598"/>
    <w:rsid w:val="003D565C"/>
    <w:rsid w:val="003F7C10"/>
    <w:rsid w:val="00410B38"/>
    <w:rsid w:val="004428B7"/>
    <w:rsid w:val="00450AF3"/>
    <w:rsid w:val="00450BF8"/>
    <w:rsid w:val="004512C2"/>
    <w:rsid w:val="00475B77"/>
    <w:rsid w:val="004764D9"/>
    <w:rsid w:val="00492023"/>
    <w:rsid w:val="004A1E33"/>
    <w:rsid w:val="004D1D84"/>
    <w:rsid w:val="004D4B03"/>
    <w:rsid w:val="004E6447"/>
    <w:rsid w:val="00513F29"/>
    <w:rsid w:val="00522D41"/>
    <w:rsid w:val="005529E4"/>
    <w:rsid w:val="00553C81"/>
    <w:rsid w:val="00574B84"/>
    <w:rsid w:val="005C12D4"/>
    <w:rsid w:val="005C3FCB"/>
    <w:rsid w:val="005F0611"/>
    <w:rsid w:val="0063680F"/>
    <w:rsid w:val="006452BE"/>
    <w:rsid w:val="00656488"/>
    <w:rsid w:val="0068131D"/>
    <w:rsid w:val="006A0CF4"/>
    <w:rsid w:val="006A5B05"/>
    <w:rsid w:val="006A69D5"/>
    <w:rsid w:val="00700513"/>
    <w:rsid w:val="00704A19"/>
    <w:rsid w:val="0071681A"/>
    <w:rsid w:val="00727BB0"/>
    <w:rsid w:val="0074076D"/>
    <w:rsid w:val="007451EE"/>
    <w:rsid w:val="007462DA"/>
    <w:rsid w:val="00751239"/>
    <w:rsid w:val="007703E6"/>
    <w:rsid w:val="007916AE"/>
    <w:rsid w:val="00796B3D"/>
    <w:rsid w:val="00817FDB"/>
    <w:rsid w:val="00830C1D"/>
    <w:rsid w:val="008352A9"/>
    <w:rsid w:val="00836DC9"/>
    <w:rsid w:val="00845A6C"/>
    <w:rsid w:val="008551E3"/>
    <w:rsid w:val="0087540E"/>
    <w:rsid w:val="0088061F"/>
    <w:rsid w:val="00881E63"/>
    <w:rsid w:val="00882EC8"/>
    <w:rsid w:val="008A3FE3"/>
    <w:rsid w:val="008B57CE"/>
    <w:rsid w:val="008C0996"/>
    <w:rsid w:val="00912111"/>
    <w:rsid w:val="00914C5F"/>
    <w:rsid w:val="00926529"/>
    <w:rsid w:val="00933D1F"/>
    <w:rsid w:val="00943FC7"/>
    <w:rsid w:val="00971130"/>
    <w:rsid w:val="009750C4"/>
    <w:rsid w:val="00982E32"/>
    <w:rsid w:val="009C6903"/>
    <w:rsid w:val="009F78E2"/>
    <w:rsid w:val="00A05191"/>
    <w:rsid w:val="00A16057"/>
    <w:rsid w:val="00A66357"/>
    <w:rsid w:val="00A87850"/>
    <w:rsid w:val="00A9796D"/>
    <w:rsid w:val="00AA3E67"/>
    <w:rsid w:val="00AE26D1"/>
    <w:rsid w:val="00AE2BD3"/>
    <w:rsid w:val="00AF4861"/>
    <w:rsid w:val="00AF788B"/>
    <w:rsid w:val="00B0200E"/>
    <w:rsid w:val="00B65450"/>
    <w:rsid w:val="00B84CCD"/>
    <w:rsid w:val="00BA2C73"/>
    <w:rsid w:val="00BA64BE"/>
    <w:rsid w:val="00BB11AB"/>
    <w:rsid w:val="00BC4F55"/>
    <w:rsid w:val="00BD008E"/>
    <w:rsid w:val="00BE728E"/>
    <w:rsid w:val="00C018C3"/>
    <w:rsid w:val="00C10DC1"/>
    <w:rsid w:val="00C21419"/>
    <w:rsid w:val="00C31FAB"/>
    <w:rsid w:val="00C50382"/>
    <w:rsid w:val="00C77A66"/>
    <w:rsid w:val="00CC3AA0"/>
    <w:rsid w:val="00CC5EBC"/>
    <w:rsid w:val="00CE6E2F"/>
    <w:rsid w:val="00CF595E"/>
    <w:rsid w:val="00D152FC"/>
    <w:rsid w:val="00D214A0"/>
    <w:rsid w:val="00D934DC"/>
    <w:rsid w:val="00DA0E4D"/>
    <w:rsid w:val="00DA3F0A"/>
    <w:rsid w:val="00DA76AC"/>
    <w:rsid w:val="00DC2D09"/>
    <w:rsid w:val="00DC4874"/>
    <w:rsid w:val="00DD2F41"/>
    <w:rsid w:val="00E31FF9"/>
    <w:rsid w:val="00E40643"/>
    <w:rsid w:val="00E70BF1"/>
    <w:rsid w:val="00EA6ECA"/>
    <w:rsid w:val="00EA7007"/>
    <w:rsid w:val="00F07245"/>
    <w:rsid w:val="00F1213E"/>
    <w:rsid w:val="00F37A2B"/>
    <w:rsid w:val="00F403C3"/>
    <w:rsid w:val="00F468C4"/>
    <w:rsid w:val="00F512DC"/>
    <w:rsid w:val="00F82745"/>
    <w:rsid w:val="00F919E3"/>
    <w:rsid w:val="00FC4DB1"/>
    <w:rsid w:val="00FC5398"/>
    <w:rsid w:val="00FE1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4BE3B"/>
  <w15:chartTrackingRefBased/>
  <w15:docId w15:val="{5DDBD1CE-1D03-45EF-B6DE-0D9838E97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semiHidden/>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1837799">
      <w:bodyDiv w:val="1"/>
      <w:marLeft w:val="0"/>
      <w:marRight w:val="0"/>
      <w:marTop w:val="0"/>
      <w:marBottom w:val="0"/>
      <w:divBdr>
        <w:top w:val="none" w:sz="0" w:space="0" w:color="auto"/>
        <w:left w:val="none" w:sz="0" w:space="0" w:color="auto"/>
        <w:bottom w:val="none" w:sz="0" w:space="0" w:color="auto"/>
        <w:right w:val="none" w:sz="0" w:space="0" w:color="auto"/>
      </w:divBdr>
    </w:div>
    <w:div w:id="134212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onder.cdc.gov/mcd-icd10.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E287C-4103-4A4E-8767-EDFD57BE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47</Words>
  <Characters>674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B</vt:lpstr>
    </vt:vector>
  </TitlesOfParts>
  <Company>ITSO</Company>
  <LinksUpToDate>false</LinksUpToDate>
  <CharactersWithSpaces>7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subject/>
  <dc:creator>fmc7</dc:creator>
  <cp:keywords/>
  <cp:lastModifiedBy>Angel, Karen C. (CDC/ONDIEH/NCIPC)</cp:lastModifiedBy>
  <cp:revision>2</cp:revision>
  <cp:lastPrinted>2012-09-12T19:21:00Z</cp:lastPrinted>
  <dcterms:created xsi:type="dcterms:W3CDTF">2016-02-12T20:37:00Z</dcterms:created>
  <dcterms:modified xsi:type="dcterms:W3CDTF">2016-02-12T20:37:00Z</dcterms:modified>
</cp:coreProperties>
</file>